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0B8F6" w14:textId="77777777" w:rsidR="00466D5E" w:rsidRPr="00197A1F" w:rsidRDefault="00466D5E" w:rsidP="009F658C">
      <w:pPr>
        <w:pStyle w:val="Subtitle"/>
        <w:rPr>
          <w:color w:val="000000"/>
          <w:sz w:val="24"/>
          <w:szCs w:val="24"/>
        </w:rPr>
      </w:pPr>
      <w:r w:rsidRPr="00197A1F">
        <w:rPr>
          <w:color w:val="000000"/>
          <w:sz w:val="24"/>
          <w:szCs w:val="24"/>
        </w:rPr>
        <w:t>A History of Race in the United States (HIUS 126)</w:t>
      </w:r>
    </w:p>
    <w:p w14:paraId="0E447955" w14:textId="77777777" w:rsidR="00466D5E" w:rsidRPr="00197A1F" w:rsidRDefault="00466D5E" w:rsidP="009F658C">
      <w:pPr>
        <w:pStyle w:val="Subtitle"/>
        <w:rPr>
          <w:color w:val="000000"/>
          <w:sz w:val="24"/>
          <w:szCs w:val="24"/>
        </w:rPr>
      </w:pPr>
      <w:r w:rsidRPr="00197A1F">
        <w:rPr>
          <w:color w:val="000000"/>
          <w:sz w:val="24"/>
          <w:szCs w:val="24"/>
        </w:rPr>
        <w:t>Summer Session I 2018</w:t>
      </w:r>
    </w:p>
    <w:p w14:paraId="73EF5BB0" w14:textId="77777777" w:rsidR="00466D5E" w:rsidRPr="00197A1F" w:rsidRDefault="00466D5E" w:rsidP="009F658C">
      <w:pPr>
        <w:rPr>
          <w:rFonts w:ascii="Times New Roman" w:hAnsi="Times New Roman" w:cs="Times New Roman"/>
          <w:color w:val="000000"/>
        </w:rPr>
      </w:pPr>
    </w:p>
    <w:p w14:paraId="409D566A" w14:textId="77777777" w:rsidR="00466D5E" w:rsidRPr="00197A1F" w:rsidRDefault="00466D5E" w:rsidP="009F658C">
      <w:pPr>
        <w:pStyle w:val="Heading4"/>
        <w:rPr>
          <w:rFonts w:ascii="Times New Roman" w:hAnsi="Times New Roman" w:cs="Times New Roman"/>
          <w:i w:val="0"/>
          <w:color w:val="000000"/>
        </w:rPr>
      </w:pPr>
      <w:r w:rsidRPr="00197A1F">
        <w:rPr>
          <w:rFonts w:ascii="Times New Roman" w:hAnsi="Times New Roman" w:cs="Times New Roman"/>
          <w:i w:val="0"/>
          <w:color w:val="000000"/>
        </w:rPr>
        <w:t>Prof. N. Molina</w:t>
      </w:r>
    </w:p>
    <w:p w14:paraId="6F08F480" w14:textId="77777777" w:rsidR="00466D5E" w:rsidRPr="00197A1F" w:rsidRDefault="00466D5E" w:rsidP="009F658C">
      <w:pPr>
        <w:rPr>
          <w:rFonts w:ascii="Times New Roman" w:hAnsi="Times New Roman" w:cs="Times New Roman"/>
          <w:color w:val="000000"/>
        </w:rPr>
      </w:pPr>
      <w:r w:rsidRPr="00197A1F">
        <w:rPr>
          <w:rFonts w:ascii="Times New Roman" w:hAnsi="Times New Roman" w:cs="Times New Roman"/>
          <w:b/>
          <w:color w:val="000000"/>
        </w:rPr>
        <w:t>Office:</w:t>
      </w:r>
      <w:r w:rsidRPr="00197A1F">
        <w:rPr>
          <w:rFonts w:ascii="Times New Roman" w:hAnsi="Times New Roman" w:cs="Times New Roman"/>
          <w:color w:val="000000"/>
        </w:rPr>
        <w:t xml:space="preserve"> Humanities and Social Sciences, 6070</w:t>
      </w:r>
    </w:p>
    <w:p w14:paraId="4598C417" w14:textId="77777777" w:rsidR="00466D5E" w:rsidRPr="00197A1F" w:rsidRDefault="00466D5E" w:rsidP="009F658C">
      <w:pPr>
        <w:rPr>
          <w:rFonts w:ascii="Times New Roman" w:hAnsi="Times New Roman" w:cs="Times New Roman"/>
          <w:color w:val="000000"/>
        </w:rPr>
      </w:pPr>
      <w:r w:rsidRPr="00197A1F">
        <w:rPr>
          <w:rFonts w:ascii="Times New Roman" w:hAnsi="Times New Roman" w:cs="Times New Roman"/>
          <w:b/>
          <w:color w:val="000000"/>
        </w:rPr>
        <w:t>Mailbox:</w:t>
      </w:r>
      <w:r w:rsidRPr="00197A1F">
        <w:rPr>
          <w:rFonts w:ascii="Times New Roman" w:hAnsi="Times New Roman" w:cs="Times New Roman"/>
          <w:color w:val="000000"/>
        </w:rPr>
        <w:t xml:space="preserve"> Department of History, Humanities and Social Sciences, 5</w:t>
      </w:r>
      <w:r w:rsidRPr="00197A1F">
        <w:rPr>
          <w:rFonts w:ascii="Times New Roman" w:hAnsi="Times New Roman" w:cs="Times New Roman"/>
          <w:color w:val="000000"/>
          <w:vertAlign w:val="superscript"/>
        </w:rPr>
        <w:t>th</w:t>
      </w:r>
      <w:r w:rsidRPr="00197A1F">
        <w:rPr>
          <w:rFonts w:ascii="Times New Roman" w:hAnsi="Times New Roman" w:cs="Times New Roman"/>
          <w:color w:val="000000"/>
        </w:rPr>
        <w:t xml:space="preserve"> floor</w:t>
      </w:r>
    </w:p>
    <w:p w14:paraId="10A78E49" w14:textId="77777777" w:rsidR="00466D5E" w:rsidRPr="00197A1F" w:rsidRDefault="00466D5E" w:rsidP="009F658C">
      <w:pPr>
        <w:rPr>
          <w:rFonts w:ascii="Times New Roman" w:hAnsi="Times New Roman" w:cs="Times New Roman"/>
          <w:color w:val="000000"/>
        </w:rPr>
      </w:pPr>
      <w:r w:rsidRPr="00197A1F">
        <w:rPr>
          <w:rFonts w:ascii="Times New Roman" w:hAnsi="Times New Roman" w:cs="Times New Roman"/>
          <w:b/>
          <w:color w:val="000000"/>
        </w:rPr>
        <w:t xml:space="preserve">Communication: </w:t>
      </w:r>
      <w:r w:rsidRPr="00197A1F">
        <w:rPr>
          <w:rFonts w:ascii="Times New Roman" w:hAnsi="Times New Roman" w:cs="Times New Roman"/>
          <w:color w:val="000000"/>
        </w:rPr>
        <w:t>I prefer to have conversations face-to-face rather than on e-mail.  I will stay after class in case you have questions or comments and also welcome speaking to you during office hours.</w:t>
      </w:r>
    </w:p>
    <w:p w14:paraId="36C7B3E5" w14:textId="293793BC" w:rsidR="00D5039A" w:rsidRPr="00197A1F" w:rsidRDefault="00D5039A" w:rsidP="009F658C">
      <w:pPr>
        <w:rPr>
          <w:rFonts w:ascii="Times New Roman" w:hAnsi="Times New Roman" w:cs="Times New Roman"/>
          <w:color w:val="000000"/>
        </w:rPr>
      </w:pPr>
      <w:r w:rsidRPr="00197A1F">
        <w:rPr>
          <w:rFonts w:ascii="Times New Roman" w:hAnsi="Times New Roman" w:cs="Times New Roman"/>
          <w:b/>
          <w:color w:val="000000"/>
        </w:rPr>
        <w:t xml:space="preserve">Office </w:t>
      </w:r>
      <w:r w:rsidRPr="00197A1F">
        <w:rPr>
          <w:rFonts w:ascii="Times New Roman" w:hAnsi="Times New Roman" w:cs="Times New Roman"/>
          <w:b/>
          <w:color w:val="000000" w:themeColor="text1"/>
        </w:rPr>
        <w:t>hours:</w:t>
      </w:r>
      <w:r w:rsidRPr="00197A1F">
        <w:rPr>
          <w:rFonts w:ascii="Times New Roman" w:hAnsi="Times New Roman" w:cs="Times New Roman"/>
          <w:color w:val="000000" w:themeColor="text1"/>
        </w:rPr>
        <w:t xml:space="preserve"> Every day after class and by appointment </w:t>
      </w:r>
      <w:r w:rsidR="00184FDF" w:rsidRPr="00197A1F">
        <w:rPr>
          <w:rFonts w:ascii="Times New Roman" w:hAnsi="Times New Roman" w:cs="Times New Roman"/>
          <w:color w:val="000000" w:themeColor="text1"/>
        </w:rPr>
        <w:t>should your schedule conflict</w:t>
      </w:r>
    </w:p>
    <w:p w14:paraId="070A3787" w14:textId="7099E4E8" w:rsidR="00466D5E" w:rsidRDefault="00466D5E" w:rsidP="009F658C">
      <w:pPr>
        <w:rPr>
          <w:rFonts w:ascii="Times New Roman" w:hAnsi="Times New Roman" w:cs="Times New Roman"/>
          <w:color w:val="000000"/>
        </w:rPr>
      </w:pPr>
      <w:r w:rsidRPr="00197A1F">
        <w:rPr>
          <w:rFonts w:ascii="Times New Roman" w:hAnsi="Times New Roman" w:cs="Times New Roman"/>
          <w:b/>
          <w:color w:val="000000"/>
        </w:rPr>
        <w:t>E-mail:</w:t>
      </w:r>
      <w:r w:rsidR="00D5039A" w:rsidRPr="00197A1F">
        <w:rPr>
          <w:rFonts w:ascii="Times New Roman" w:hAnsi="Times New Roman" w:cs="Times New Roman"/>
          <w:color w:val="000000"/>
        </w:rPr>
        <w:t xml:space="preserve"> </w:t>
      </w:r>
      <w:hyperlink r:id="rId7" w:history="1">
        <w:r w:rsidR="00D5039A" w:rsidRPr="00197A1F">
          <w:rPr>
            <w:rStyle w:val="Hyperlink"/>
            <w:rFonts w:ascii="Times New Roman" w:hAnsi="Times New Roman" w:cs="Times New Roman"/>
          </w:rPr>
          <w:t>nmolina@ucsd.edu</w:t>
        </w:r>
      </w:hyperlink>
      <w:r w:rsidR="00D5039A" w:rsidRPr="00197A1F">
        <w:rPr>
          <w:rFonts w:ascii="Times New Roman" w:hAnsi="Times New Roman" w:cs="Times New Roman"/>
          <w:color w:val="000000"/>
        </w:rPr>
        <w:t xml:space="preserve"> </w:t>
      </w:r>
      <w:r w:rsidRPr="00197A1F">
        <w:rPr>
          <w:rFonts w:ascii="Times New Roman" w:hAnsi="Times New Roman" w:cs="Times New Roman"/>
          <w:color w:val="000000"/>
        </w:rPr>
        <w:t>*Please write “HIUS 126” in the subject line or the e-mail might be directed to my spam folder.</w:t>
      </w:r>
    </w:p>
    <w:p w14:paraId="6DF46124" w14:textId="263547E3" w:rsidR="003C6D07" w:rsidRPr="003C6D07" w:rsidRDefault="003C6D07" w:rsidP="009F658C">
      <w:pPr>
        <w:pStyle w:val="Heading2"/>
        <w:rPr>
          <w:rFonts w:ascii="Times New Roman" w:hAnsi="Times New Roman" w:cs="Times New Roman"/>
          <w:color w:val="000000" w:themeColor="text1"/>
          <w:sz w:val="24"/>
          <w:szCs w:val="24"/>
        </w:rPr>
      </w:pPr>
      <w:r w:rsidRPr="003C6D07">
        <w:rPr>
          <w:rFonts w:ascii="Times New Roman" w:hAnsi="Times New Roman" w:cs="Times New Roman"/>
          <w:b/>
          <w:color w:val="000000" w:themeColor="text1"/>
          <w:sz w:val="24"/>
          <w:szCs w:val="24"/>
        </w:rPr>
        <w:t>Twitter:</w:t>
      </w:r>
      <w:r w:rsidRPr="003C6D07">
        <w:rPr>
          <w:rFonts w:ascii="Times New Roman" w:hAnsi="Times New Roman" w:cs="Times New Roman"/>
          <w:color w:val="000000" w:themeColor="text1"/>
          <w:sz w:val="24"/>
          <w:szCs w:val="24"/>
        </w:rPr>
        <w:t xml:space="preserve"> </w:t>
      </w:r>
      <w:hyperlink r:id="rId8" w:history="1">
        <w:r w:rsidRPr="003C6D07">
          <w:rPr>
            <w:rStyle w:val="username"/>
            <w:rFonts w:ascii="Times New Roman" w:hAnsi="Times New Roman" w:cs="Times New Roman"/>
            <w:color w:val="000000" w:themeColor="text1"/>
            <w:sz w:val="24"/>
            <w:szCs w:val="24"/>
            <w:u w:val="single"/>
          </w:rPr>
          <w:t>@Prof_NataliaM</w:t>
        </w:r>
      </w:hyperlink>
      <w:r w:rsidR="009D7E88">
        <w:rPr>
          <w:rFonts w:ascii="Times New Roman" w:hAnsi="Times New Roman" w:cs="Times New Roman"/>
          <w:color w:val="000000" w:themeColor="text1"/>
          <w:sz w:val="24"/>
          <w:szCs w:val="24"/>
        </w:rPr>
        <w:t xml:space="preserve"> #HowRaceIsM</w:t>
      </w:r>
      <w:r w:rsidRPr="003C6D07">
        <w:rPr>
          <w:rFonts w:ascii="Times New Roman" w:hAnsi="Times New Roman" w:cs="Times New Roman"/>
          <w:color w:val="000000" w:themeColor="text1"/>
          <w:sz w:val="24"/>
          <w:szCs w:val="24"/>
        </w:rPr>
        <w:t>ade</w:t>
      </w:r>
      <w:r w:rsidR="009D7E88">
        <w:rPr>
          <w:rFonts w:ascii="Times New Roman" w:hAnsi="Times New Roman" w:cs="Times New Roman"/>
          <w:color w:val="000000" w:themeColor="text1"/>
          <w:sz w:val="24"/>
          <w:szCs w:val="24"/>
        </w:rPr>
        <w:t xml:space="preserve"> #RaceIsRelational</w:t>
      </w:r>
    </w:p>
    <w:p w14:paraId="2E00E194" w14:textId="77777777" w:rsidR="00466D5E" w:rsidRDefault="00466D5E" w:rsidP="009F658C">
      <w:pPr>
        <w:rPr>
          <w:rFonts w:ascii="Times New Roman" w:hAnsi="Times New Roman" w:cs="Times New Roman"/>
          <w:color w:val="000000"/>
        </w:rPr>
      </w:pPr>
      <w:r w:rsidRPr="00197A1F">
        <w:rPr>
          <w:rFonts w:ascii="Times New Roman" w:hAnsi="Times New Roman" w:cs="Times New Roman"/>
          <w:b/>
          <w:color w:val="000000"/>
        </w:rPr>
        <w:t>Office Phone:</w:t>
      </w:r>
      <w:r w:rsidRPr="00197A1F">
        <w:rPr>
          <w:rFonts w:ascii="Times New Roman" w:hAnsi="Times New Roman" w:cs="Times New Roman"/>
          <w:color w:val="000000"/>
        </w:rPr>
        <w:t xml:space="preserve"> 858.534.3440</w:t>
      </w:r>
    </w:p>
    <w:p w14:paraId="578BCE58" w14:textId="18DD445C" w:rsidR="006F513E" w:rsidRPr="006F513E" w:rsidRDefault="006F513E" w:rsidP="009F658C">
      <w:pPr>
        <w:rPr>
          <w:rFonts w:ascii="Times New Roman" w:hAnsi="Times New Roman" w:cs="Times New Roman"/>
          <w:color w:val="000000"/>
        </w:rPr>
      </w:pPr>
      <w:r w:rsidRPr="006F513E">
        <w:rPr>
          <w:rFonts w:ascii="Times New Roman" w:hAnsi="Times New Roman" w:cs="Times New Roman"/>
          <w:b/>
          <w:color w:val="000000"/>
        </w:rPr>
        <w:t xml:space="preserve">TA: </w:t>
      </w:r>
      <w:r>
        <w:rPr>
          <w:rFonts w:ascii="Times New Roman" w:hAnsi="Times New Roman" w:cs="Times New Roman"/>
          <w:color w:val="000000"/>
        </w:rPr>
        <w:t xml:space="preserve">Kevan </w:t>
      </w:r>
      <w:r w:rsidR="009004DE">
        <w:rPr>
          <w:rFonts w:ascii="Times New Roman" w:hAnsi="Times New Roman" w:cs="Times New Roman"/>
          <w:color w:val="000000"/>
        </w:rPr>
        <w:t xml:space="preserve">Malone, </w:t>
      </w:r>
      <w:r w:rsidR="00A66C28">
        <w:rPr>
          <w:rStyle w:val="Hyperlink"/>
          <w:rFonts w:ascii="Times New Roman" w:hAnsi="Times New Roman" w:cs="Times New Roman"/>
        </w:rPr>
        <w:t>kqmalone@ucsd.edu</w:t>
      </w:r>
      <w:r w:rsidR="00E119DF">
        <w:rPr>
          <w:rFonts w:ascii="Times New Roman" w:hAnsi="Times New Roman" w:cs="Times New Roman"/>
          <w:color w:val="000000"/>
        </w:rPr>
        <w:t xml:space="preserve"> </w:t>
      </w:r>
      <w:r w:rsidR="00661DD4" w:rsidRPr="00197A1F">
        <w:rPr>
          <w:rFonts w:ascii="Times New Roman" w:hAnsi="Times New Roman" w:cs="Times New Roman"/>
          <w:color w:val="000000" w:themeColor="text1"/>
        </w:rPr>
        <w:t>Every day after class and by appointment should your schedule conflict</w:t>
      </w:r>
      <w:r w:rsidR="00661DD4">
        <w:rPr>
          <w:rFonts w:ascii="Times New Roman" w:hAnsi="Times New Roman" w:cs="Times New Roman"/>
          <w:color w:val="000000" w:themeColor="text1"/>
        </w:rPr>
        <w:t>.</w:t>
      </w:r>
    </w:p>
    <w:p w14:paraId="4B063EE4" w14:textId="77777777" w:rsidR="00466D5E" w:rsidRPr="00197A1F" w:rsidRDefault="00466D5E" w:rsidP="009F658C">
      <w:pPr>
        <w:rPr>
          <w:rStyle w:val="shvl-byline"/>
          <w:rFonts w:ascii="Times New Roman" w:hAnsi="Times New Roman" w:cs="Times New Roman"/>
          <w:color w:val="000000"/>
        </w:rPr>
      </w:pPr>
    </w:p>
    <w:p w14:paraId="49A77DC7" w14:textId="4A2C8A75" w:rsidR="00466D5E" w:rsidRDefault="00466D5E" w:rsidP="009F658C">
      <w:pPr>
        <w:rPr>
          <w:rFonts w:ascii="Times New Roman" w:hAnsi="Times New Roman" w:cs="Times New Roman"/>
          <w:color w:val="000000"/>
        </w:rPr>
      </w:pPr>
      <w:r w:rsidRPr="00197A1F">
        <w:rPr>
          <w:rFonts w:ascii="Times New Roman" w:hAnsi="Times New Roman" w:cs="Times New Roman"/>
          <w:b/>
          <w:color w:val="000000"/>
        </w:rPr>
        <w:t xml:space="preserve">Creating a learning environment:  </w:t>
      </w:r>
      <w:r w:rsidRPr="00197A1F">
        <w:rPr>
          <w:rFonts w:ascii="Times New Roman" w:hAnsi="Times New Roman" w:cs="Times New Roman"/>
          <w:color w:val="000000"/>
        </w:rPr>
        <w:t xml:space="preserve">Only a portion of what you learn in this course will be from your instructors and the readings.  Your classmates will play an instrumental role in your learning experience.  As such, come to class prepared and be ready to join in the conversation.  The more involved you become, the more you will gain.  Support your opinions with what you learned in the readings, sections, and lecture. Benjamin Franklin once said, “Seek first to understand, then to be understood.”  Listen carefully to others before you decide where you stand in relation to their argument and how to respond in a respectful and productive manner.  Please also refer to UCSD’s Principles of Community, </w:t>
      </w:r>
      <w:hyperlink r:id="rId9" w:history="1">
        <w:r w:rsidR="00AC2E6E" w:rsidRPr="00A728F8">
          <w:rPr>
            <w:rStyle w:val="Hyperlink"/>
            <w:rFonts w:ascii="Times New Roman" w:hAnsi="Times New Roman" w:cs="Times New Roman"/>
          </w:rPr>
          <w:t>https://ucsd.edu/about/principles.html</w:t>
        </w:r>
      </w:hyperlink>
    </w:p>
    <w:p w14:paraId="0AB9D82F" w14:textId="77777777" w:rsidR="00AC2E6E" w:rsidRDefault="00AC2E6E" w:rsidP="009F658C">
      <w:pPr>
        <w:rPr>
          <w:rFonts w:ascii="Times New Roman" w:hAnsi="Times New Roman" w:cs="Times New Roman"/>
          <w:color w:val="000000"/>
        </w:rPr>
      </w:pPr>
    </w:p>
    <w:p w14:paraId="29C8828C" w14:textId="4F68D4B8" w:rsidR="00AC2E6E" w:rsidRPr="00AC2E6E" w:rsidRDefault="00AC2E6E" w:rsidP="009F658C">
      <w:pPr>
        <w:rPr>
          <w:rFonts w:ascii="Times New Roman" w:eastAsia="Arial" w:hAnsi="Times New Roman" w:cs="Times New Roman"/>
          <w:color w:val="000000" w:themeColor="text1"/>
        </w:rPr>
      </w:pPr>
      <w:r w:rsidRPr="006F513E">
        <w:rPr>
          <w:rFonts w:ascii="Times New Roman" w:eastAsia="Arial" w:hAnsi="Times New Roman" w:cs="Times New Roman"/>
          <w:b/>
          <w:color w:val="000000" w:themeColor="text1"/>
        </w:rPr>
        <w:t>Professionalism Policy</w:t>
      </w:r>
      <w:r w:rsidRPr="006F513E">
        <w:rPr>
          <w:rFonts w:ascii="Times New Roman" w:eastAsia="Arial" w:hAnsi="Times New Roman" w:cs="Times New Roman"/>
          <w:color w:val="000000" w:themeColor="text1"/>
        </w:rPr>
        <w:t>:</w:t>
      </w:r>
      <w:r w:rsidRPr="006F513E">
        <w:rPr>
          <w:rFonts w:ascii="Times New Roman" w:hAnsi="Times New Roman" w:cs="Times New Roman"/>
          <w:color w:val="000000" w:themeColor="text1"/>
        </w:rPr>
        <w:t xml:space="preserve"> </w:t>
      </w:r>
      <w:r w:rsidRPr="006F513E">
        <w:rPr>
          <w:rFonts w:ascii="Times New Roman" w:eastAsia="Arial" w:hAnsi="Times New Roman" w:cs="Times New Roman"/>
          <w:color w:val="000000" w:themeColor="text1"/>
        </w:rPr>
        <w:t xml:space="preserve">Promptness, punctual attendance, participation, and responsible behavior will </w:t>
      </w:r>
      <w:r>
        <w:rPr>
          <w:rFonts w:ascii="Times New Roman" w:eastAsia="Arial" w:hAnsi="Times New Roman" w:cs="Times New Roman"/>
          <w:color w:val="000000" w:themeColor="text1"/>
        </w:rPr>
        <w:t>affect your learnings</w:t>
      </w:r>
      <w:r w:rsidRPr="006F513E">
        <w:rPr>
          <w:rFonts w:ascii="Times New Roman" w:eastAsia="Arial" w:hAnsi="Times New Roman" w:cs="Times New Roman"/>
          <w:color w:val="000000" w:themeColor="text1"/>
        </w:rPr>
        <w:t xml:space="preserve">. Active, positive, engaging, participation in class activities is essential. </w:t>
      </w:r>
    </w:p>
    <w:p w14:paraId="39912A0A" w14:textId="77777777" w:rsidR="00466D5E" w:rsidRPr="00197A1F" w:rsidRDefault="00466D5E" w:rsidP="009F658C">
      <w:pPr>
        <w:rPr>
          <w:rStyle w:val="shvl-byline"/>
          <w:rFonts w:ascii="Times New Roman" w:hAnsi="Times New Roman" w:cs="Times New Roman"/>
          <w:color w:val="000000"/>
        </w:rPr>
      </w:pPr>
    </w:p>
    <w:p w14:paraId="110686F2" w14:textId="77777777" w:rsidR="00466D5E" w:rsidRPr="00197A1F" w:rsidRDefault="00466D5E" w:rsidP="009F658C">
      <w:pPr>
        <w:rPr>
          <w:rStyle w:val="shvl-byline"/>
          <w:rFonts w:ascii="Times New Roman" w:hAnsi="Times New Roman" w:cs="Times New Roman"/>
          <w:b/>
          <w:color w:val="000000"/>
        </w:rPr>
      </w:pPr>
      <w:r w:rsidRPr="00197A1F">
        <w:rPr>
          <w:rStyle w:val="shvl-byline"/>
          <w:rFonts w:ascii="Times New Roman" w:hAnsi="Times New Roman" w:cs="Times New Roman"/>
          <w:b/>
          <w:color w:val="000000"/>
        </w:rPr>
        <w:t>Required books:</w:t>
      </w:r>
    </w:p>
    <w:p w14:paraId="4273A610" w14:textId="77777777" w:rsidR="00466D5E" w:rsidRPr="00197A1F" w:rsidRDefault="00466D5E" w:rsidP="009F658C">
      <w:pPr>
        <w:pStyle w:val="EndNoteBibliography"/>
        <w:ind w:left="720" w:hanging="720"/>
        <w:rPr>
          <w:rFonts w:ascii="Times New Roman" w:hAnsi="Times New Roman" w:cs="Times New Roman"/>
          <w:noProof/>
        </w:rPr>
      </w:pPr>
      <w:r w:rsidRPr="00197A1F">
        <w:rPr>
          <w:rFonts w:ascii="Times New Roman" w:hAnsi="Times New Roman" w:cs="Times New Roman"/>
          <w:lang w:bidi="en-US"/>
        </w:rPr>
        <w:t xml:space="preserve">Kelly Lytle </w:t>
      </w:r>
      <w:r w:rsidRPr="00197A1F">
        <w:rPr>
          <w:rFonts w:ascii="Times New Roman" w:hAnsi="Times New Roman" w:cs="Times New Roman"/>
          <w:lang w:bidi="en-US"/>
        </w:rPr>
        <w:fldChar w:fldCharType="begin">
          <w:fldData xml:space="preserve">PEVuZE5vdGU+PENpdGU+PEF1dGhvcj5NaW5pYW48L0F1dGhvcj48WWVhcj4yMDE4PC9ZZWFyPjxS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</w:fldData>
        </w:fldChar>
      </w:r>
      <w:r w:rsidRPr="00197A1F">
        <w:rPr>
          <w:rFonts w:ascii="Times New Roman" w:hAnsi="Times New Roman" w:cs="Times New Roman"/>
          <w:lang w:bidi="en-US"/>
        </w:rPr>
        <w:instrText xml:space="preserve"> ADDIN EN.CITE </w:instrText>
      </w:r>
      <w:r w:rsidRPr="00197A1F">
        <w:rPr>
          <w:rFonts w:ascii="Times New Roman" w:hAnsi="Times New Roman" w:cs="Times New Roman"/>
          <w:lang w:bidi="en-US"/>
        </w:rPr>
        <w:fldChar w:fldCharType="begin">
          <w:fldData xml:space="preserve">PEVuZE5vdGU+PENpdGU+PEF1dGhvcj5NaW5pYW48L0F1dGhvcj48WWVhcj4yMDE4PC9ZZWFyPjxS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</w:fldData>
        </w:fldChar>
      </w:r>
      <w:r w:rsidRPr="00197A1F">
        <w:rPr>
          <w:rFonts w:ascii="Times New Roman" w:hAnsi="Times New Roman" w:cs="Times New Roman"/>
          <w:lang w:bidi="en-US"/>
        </w:rPr>
        <w:instrText xml:space="preserve"> ADDIN EN.CITE.DATA </w:instrText>
      </w:r>
      <w:r w:rsidRPr="00197A1F">
        <w:rPr>
          <w:rFonts w:ascii="Times New Roman" w:hAnsi="Times New Roman" w:cs="Times New Roman"/>
          <w:lang w:bidi="en-US"/>
        </w:rPr>
      </w:r>
      <w:r w:rsidRPr="00197A1F">
        <w:rPr>
          <w:rFonts w:ascii="Times New Roman" w:hAnsi="Times New Roman" w:cs="Times New Roman"/>
          <w:lang w:bidi="en-US"/>
        </w:rPr>
        <w:fldChar w:fldCharType="end"/>
      </w:r>
      <w:r w:rsidRPr="00197A1F">
        <w:rPr>
          <w:rFonts w:ascii="Times New Roman" w:hAnsi="Times New Roman" w:cs="Times New Roman"/>
          <w:lang w:bidi="en-US"/>
        </w:rPr>
      </w:r>
      <w:r w:rsidRPr="00197A1F">
        <w:rPr>
          <w:rFonts w:ascii="Times New Roman" w:hAnsi="Times New Roman" w:cs="Times New Roman"/>
          <w:lang w:bidi="en-US"/>
        </w:rPr>
        <w:fldChar w:fldCharType="end"/>
      </w:r>
      <w:r w:rsidRPr="00197A1F">
        <w:rPr>
          <w:rFonts w:ascii="Times New Roman" w:hAnsi="Times New Roman" w:cs="Times New Roman"/>
        </w:rPr>
        <w:fldChar w:fldCharType="begin"/>
      </w:r>
      <w:r w:rsidRPr="00197A1F">
        <w:rPr>
          <w:rFonts w:ascii="Times New Roman" w:hAnsi="Times New Roman" w:cs="Times New Roman"/>
        </w:rPr>
        <w:instrText xml:space="preserve"> ADDIN EN.REFLIST </w:instrText>
      </w:r>
      <w:r w:rsidRPr="00197A1F">
        <w:rPr>
          <w:rFonts w:ascii="Times New Roman" w:hAnsi="Times New Roman" w:cs="Times New Roman"/>
        </w:rPr>
        <w:fldChar w:fldCharType="separate"/>
      </w:r>
      <w:r w:rsidRPr="00197A1F">
        <w:rPr>
          <w:rFonts w:ascii="Times New Roman" w:hAnsi="Times New Roman" w:cs="Times New Roman"/>
          <w:noProof/>
        </w:rPr>
        <w:t xml:space="preserve">Hernandez. </w:t>
      </w:r>
      <w:r w:rsidRPr="00197A1F">
        <w:rPr>
          <w:rFonts w:ascii="Times New Roman" w:hAnsi="Times New Roman" w:cs="Times New Roman"/>
          <w:i/>
          <w:noProof/>
        </w:rPr>
        <w:t>City of Inmates: Conquest, Rebellion, and the Rise of Human Caging in Los Angeles, 1771-1965.</w:t>
      </w:r>
      <w:r w:rsidRPr="00197A1F">
        <w:rPr>
          <w:rFonts w:ascii="Times New Roman" w:hAnsi="Times New Roman" w:cs="Times New Roman"/>
          <w:noProof/>
        </w:rPr>
        <w:t xml:space="preserve"> Chapel Hill: The University of North Carolina Press, 2017.</w:t>
      </w:r>
    </w:p>
    <w:p w14:paraId="69B69DD5" w14:textId="77777777" w:rsidR="00466D5E" w:rsidRPr="00197A1F" w:rsidRDefault="00466D5E" w:rsidP="009F658C">
      <w:pPr>
        <w:pStyle w:val="EndNoteBibliography"/>
        <w:ind w:left="720" w:hanging="720"/>
        <w:rPr>
          <w:rFonts w:ascii="Times New Roman" w:hAnsi="Times New Roman" w:cs="Times New Roman"/>
          <w:noProof/>
        </w:rPr>
      </w:pPr>
      <w:r w:rsidRPr="00197A1F">
        <w:rPr>
          <w:rFonts w:ascii="Times New Roman" w:hAnsi="Times New Roman" w:cs="Times New Roman"/>
          <w:noProof/>
        </w:rPr>
        <w:t xml:space="preserve">Beth Lew-Williams. </w:t>
      </w:r>
      <w:r w:rsidRPr="00197A1F">
        <w:rPr>
          <w:rFonts w:ascii="Times New Roman" w:hAnsi="Times New Roman" w:cs="Times New Roman"/>
          <w:i/>
          <w:noProof/>
        </w:rPr>
        <w:t>The Chinese Must Go: Violence, Exclusion, and the Making of the Alien in America.</w:t>
      </w:r>
      <w:r w:rsidRPr="00197A1F">
        <w:rPr>
          <w:rFonts w:ascii="Times New Roman" w:hAnsi="Times New Roman" w:cs="Times New Roman"/>
          <w:noProof/>
        </w:rPr>
        <w:t xml:space="preserve"> Cambridge, Massachusetts: London, England: Harvard University Press, 2018.</w:t>
      </w:r>
    </w:p>
    <w:p w14:paraId="1DD1F568" w14:textId="77777777" w:rsidR="00466D5E" w:rsidRPr="00197A1F" w:rsidRDefault="00466D5E" w:rsidP="009F658C">
      <w:pPr>
        <w:pStyle w:val="EndNoteBibliography"/>
        <w:ind w:left="720" w:hanging="720"/>
        <w:rPr>
          <w:rFonts w:ascii="Times New Roman" w:hAnsi="Times New Roman" w:cs="Times New Roman"/>
          <w:noProof/>
        </w:rPr>
      </w:pPr>
      <w:r w:rsidRPr="00197A1F">
        <w:rPr>
          <w:rFonts w:ascii="Times New Roman" w:hAnsi="Times New Roman" w:cs="Times New Roman"/>
          <w:noProof/>
        </w:rPr>
        <w:t xml:space="preserve">Ana Minian. </w:t>
      </w:r>
      <w:r w:rsidRPr="00197A1F">
        <w:rPr>
          <w:rFonts w:ascii="Times New Roman" w:hAnsi="Times New Roman" w:cs="Times New Roman"/>
          <w:i/>
          <w:noProof/>
        </w:rPr>
        <w:t>Undocumented Lives: The Untold Story of Mexican Migration.</w:t>
      </w:r>
      <w:r w:rsidRPr="00197A1F">
        <w:rPr>
          <w:rFonts w:ascii="Times New Roman" w:hAnsi="Times New Roman" w:cs="Times New Roman"/>
          <w:noProof/>
        </w:rPr>
        <w:t xml:space="preserve"> Cambridge, Massachusetts: Harvard University Press, 2018.</w:t>
      </w:r>
    </w:p>
    <w:p w14:paraId="1AC06861" w14:textId="77777777" w:rsidR="00466D5E" w:rsidRPr="00197A1F" w:rsidRDefault="00466D5E" w:rsidP="009F658C">
      <w:pPr>
        <w:pStyle w:val="EndNoteBibliography"/>
        <w:ind w:left="720" w:hanging="720"/>
        <w:rPr>
          <w:rFonts w:ascii="Times New Roman" w:hAnsi="Times New Roman" w:cs="Times New Roman"/>
          <w:noProof/>
        </w:rPr>
      </w:pPr>
    </w:p>
    <w:p w14:paraId="627123A8" w14:textId="4A7F9B73" w:rsidR="00466D5E" w:rsidRPr="00197A1F" w:rsidRDefault="00466D5E" w:rsidP="009F658C">
      <w:pPr>
        <w:widowControl w:val="0"/>
        <w:autoSpaceDE w:val="0"/>
        <w:autoSpaceDN w:val="0"/>
        <w:adjustRightInd w:val="0"/>
        <w:rPr>
          <w:rFonts w:ascii="Times New Roman" w:hAnsi="Times New Roman" w:cs="Times New Roman"/>
          <w:lang w:bidi="en-US"/>
        </w:rPr>
      </w:pPr>
      <w:r w:rsidRPr="00197A1F">
        <w:rPr>
          <w:rFonts w:ascii="Times New Roman" w:hAnsi="Times New Roman" w:cs="Times New Roman"/>
        </w:rPr>
        <w:fldChar w:fldCharType="end"/>
      </w:r>
      <w:r w:rsidRPr="00197A1F">
        <w:rPr>
          <w:rFonts w:ascii="Times New Roman" w:hAnsi="Times New Roman" w:cs="Times New Roman"/>
          <w:lang w:bidi="en-US"/>
        </w:rPr>
        <w:t xml:space="preserve">Articles and chapters can be found on e-reserves. The books are on reserve at Geisel. </w:t>
      </w:r>
      <w:r w:rsidR="006F513E" w:rsidRPr="006F513E">
        <w:rPr>
          <w:rFonts w:ascii="Times New Roman" w:hAnsi="Times New Roman" w:cs="Times New Roman"/>
          <w:lang w:bidi="en-US"/>
        </w:rPr>
        <w:t>https://library.ucsd.edu/borrow-and-request/course-reserves/index.html</w:t>
      </w:r>
    </w:p>
    <w:p w14:paraId="68D23DDD" w14:textId="77777777" w:rsidR="004F6AA9" w:rsidRPr="00197A1F" w:rsidRDefault="004F6AA9" w:rsidP="009F658C">
      <w:pPr>
        <w:widowControl w:val="0"/>
        <w:autoSpaceDE w:val="0"/>
        <w:autoSpaceDN w:val="0"/>
        <w:adjustRightInd w:val="0"/>
        <w:rPr>
          <w:rFonts w:ascii="Times New Roman" w:hAnsi="Times New Roman" w:cs="Times New Roman"/>
          <w:lang w:bidi="en-US"/>
        </w:rPr>
      </w:pPr>
    </w:p>
    <w:p w14:paraId="102E3068" w14:textId="74873F74" w:rsidR="00466D5E" w:rsidRPr="00197A1F" w:rsidRDefault="00D5039A" w:rsidP="009F658C">
      <w:pPr>
        <w:rPr>
          <w:rFonts w:ascii="Times New Roman" w:hAnsi="Times New Roman" w:cs="Times New Roman"/>
          <w:b/>
          <w:color w:val="4472C4" w:themeColor="accent1"/>
        </w:rPr>
      </w:pPr>
      <w:r w:rsidRPr="00AC2E6E">
        <w:rPr>
          <w:rFonts w:ascii="Times New Roman" w:hAnsi="Times New Roman" w:cs="Times New Roman"/>
          <w:b/>
          <w:color w:val="000000"/>
        </w:rPr>
        <w:t>Course O</w:t>
      </w:r>
      <w:r w:rsidR="00466D5E" w:rsidRPr="00AC2E6E">
        <w:rPr>
          <w:rFonts w:ascii="Times New Roman" w:hAnsi="Times New Roman" w:cs="Times New Roman"/>
          <w:b/>
          <w:color w:val="000000"/>
        </w:rPr>
        <w:t>bjectives:</w:t>
      </w:r>
    </w:p>
    <w:p w14:paraId="5703AEEA" w14:textId="77777777" w:rsidR="000214B4" w:rsidRPr="00197A1F" w:rsidRDefault="000214B4" w:rsidP="009F658C">
      <w:pPr>
        <w:rPr>
          <w:rFonts w:ascii="Times New Roman" w:hAnsi="Times New Roman" w:cs="Times New Roman"/>
        </w:rPr>
      </w:pPr>
      <w:r w:rsidRPr="00197A1F">
        <w:rPr>
          <w:rFonts w:ascii="Times New Roman" w:hAnsi="Times New Roman" w:cs="Times New Roman"/>
        </w:rPr>
        <w:t xml:space="preserve">Contemporary ideas about race argue that it is a category that is socially constructed, not one rooted in biology. Why then does it continue to be such an abiding idea in US society? </w:t>
      </w:r>
      <w:r w:rsidRPr="00197A1F">
        <w:rPr>
          <w:rFonts w:ascii="Times New Roman" w:hAnsi="Times New Roman" w:cs="Times New Roman"/>
          <w:lang w:bidi="en-US"/>
        </w:rPr>
        <w:t xml:space="preserve">Why is that that some folks, like Italians or Irish, were once considered racial outsiders but are now considered white? Why is it that Mexicans are legally considered white but many would not </w:t>
      </w:r>
      <w:r w:rsidRPr="00197A1F">
        <w:rPr>
          <w:rFonts w:ascii="Times New Roman" w:hAnsi="Times New Roman" w:cs="Times New Roman"/>
          <w:lang w:bidi="en-US"/>
        </w:rPr>
        <w:lastRenderedPageBreak/>
        <w:t xml:space="preserve">regard them as white? </w:t>
      </w:r>
      <w:r w:rsidRPr="00197A1F">
        <w:rPr>
          <w:rFonts w:ascii="Times New Roman" w:hAnsi="Times New Roman" w:cs="Times New Roman"/>
        </w:rPr>
        <w:t>This class will unpack what it means for race to be a social construction yet be an idea that persists through cultural narratives, policies, and laws. We examine different time periods, regions, and racial and ethnic groups in the US to see how and why we came to think of these groups the ways we do, how those ideas have changed over time, and why they persist.</w:t>
      </w:r>
    </w:p>
    <w:p w14:paraId="435A3C7F" w14:textId="77777777" w:rsidR="000214B4" w:rsidRPr="00197A1F" w:rsidRDefault="000214B4" w:rsidP="009F658C">
      <w:pPr>
        <w:rPr>
          <w:rFonts w:ascii="Times New Roman" w:hAnsi="Times New Roman" w:cs="Times New Roman"/>
        </w:rPr>
      </w:pPr>
    </w:p>
    <w:p w14:paraId="77CFA6C8" w14:textId="4456A8CE" w:rsidR="000214B4" w:rsidRPr="003C6D07" w:rsidRDefault="000214B4" w:rsidP="009F658C">
      <w:pPr>
        <w:rPr>
          <w:rFonts w:ascii="Times New Roman" w:hAnsi="Times New Roman" w:cs="Times New Roman"/>
          <w:color w:val="000000" w:themeColor="text1"/>
        </w:rPr>
      </w:pPr>
      <w:r w:rsidRPr="003C6D07">
        <w:rPr>
          <w:rFonts w:ascii="Times New Roman" w:hAnsi="Times New Roman" w:cs="Times New Roman"/>
          <w:b/>
          <w:color w:val="000000" w:themeColor="text1"/>
        </w:rPr>
        <w:t xml:space="preserve">Learning </w:t>
      </w:r>
      <w:r w:rsidR="00184FDF" w:rsidRPr="003C6D07">
        <w:rPr>
          <w:rFonts w:ascii="Times New Roman" w:hAnsi="Times New Roman" w:cs="Times New Roman"/>
          <w:b/>
          <w:color w:val="000000" w:themeColor="text1"/>
        </w:rPr>
        <w:t>outcomes:</w:t>
      </w:r>
      <w:r w:rsidR="00574DC3" w:rsidRPr="003C6D07">
        <w:rPr>
          <w:rFonts w:ascii="Times New Roman" w:hAnsi="Times New Roman" w:cs="Times New Roman"/>
          <w:color w:val="000000" w:themeColor="text1"/>
        </w:rPr>
        <w:t xml:space="preserve"> After this course, the learner</w:t>
      </w:r>
      <w:r w:rsidR="00184FDF" w:rsidRPr="003C6D07">
        <w:rPr>
          <w:rFonts w:ascii="Times New Roman" w:hAnsi="Times New Roman" w:cs="Times New Roman"/>
          <w:color w:val="000000" w:themeColor="text1"/>
        </w:rPr>
        <w:t xml:space="preserve"> will be able to:</w:t>
      </w:r>
    </w:p>
    <w:tbl>
      <w:tblPr>
        <w:tblW w:w="9180" w:type="dxa"/>
        <w:tblInd w:w="180" w:type="dxa"/>
        <w:tblCellMar>
          <w:left w:w="0" w:type="dxa"/>
          <w:right w:w="0" w:type="dxa"/>
        </w:tblCellMar>
        <w:tblLook w:val="04A0" w:firstRow="1" w:lastRow="0" w:firstColumn="1" w:lastColumn="0" w:noHBand="0" w:noVBand="1"/>
      </w:tblPr>
      <w:tblGrid>
        <w:gridCol w:w="9180"/>
      </w:tblGrid>
      <w:tr w:rsidR="000214B4" w:rsidRPr="00197A1F" w14:paraId="6DEE0C4D" w14:textId="77777777" w:rsidTr="000214B4">
        <w:trPr>
          <w:trHeight w:val="315"/>
        </w:trPr>
        <w:tc>
          <w:tcPr>
            <w:tcW w:w="9180" w:type="dxa"/>
            <w:tcMar>
              <w:top w:w="0" w:type="dxa"/>
              <w:left w:w="45" w:type="dxa"/>
              <w:bottom w:w="0" w:type="dxa"/>
              <w:right w:w="45" w:type="dxa"/>
            </w:tcMar>
            <w:vAlign w:val="bottom"/>
            <w:hideMark/>
          </w:tcPr>
          <w:p w14:paraId="743E2DE8" w14:textId="1A47FD4A" w:rsidR="000214B4" w:rsidRPr="00197A1F" w:rsidRDefault="000214B4" w:rsidP="009F658C">
            <w:pPr>
              <w:pStyle w:val="ListParagraph"/>
              <w:numPr>
                <w:ilvl w:val="0"/>
                <w:numId w:val="14"/>
              </w:numPr>
              <w:rPr>
                <w:rFonts w:ascii="Times New Roman" w:hAnsi="Times New Roman" w:cs="Times New Roman"/>
              </w:rPr>
            </w:pPr>
            <w:r w:rsidRPr="00197A1F">
              <w:rPr>
                <w:rFonts w:ascii="Times New Roman" w:hAnsi="Times New Roman" w:cs="Times New Roman"/>
                <w:b/>
              </w:rPr>
              <w:t>identify</w:t>
            </w:r>
            <w:r w:rsidRPr="00197A1F">
              <w:rPr>
                <w:rFonts w:ascii="Times New Roman" w:hAnsi="Times New Roman" w:cs="Times New Roman"/>
              </w:rPr>
              <w:t xml:space="preserve"> how racial categories are formed and informed by political, social, economic, cultural and historical forces</w:t>
            </w:r>
            <w:r w:rsidR="00907A63" w:rsidRPr="00197A1F">
              <w:rPr>
                <w:rFonts w:ascii="Times New Roman" w:hAnsi="Times New Roman" w:cs="Times New Roman"/>
              </w:rPr>
              <w:t>;</w:t>
            </w:r>
          </w:p>
          <w:p w14:paraId="107402D0" w14:textId="08CFA227" w:rsidR="000214B4" w:rsidRPr="00197A1F" w:rsidRDefault="000214B4" w:rsidP="009F658C">
            <w:pPr>
              <w:pStyle w:val="ListParagraph"/>
              <w:numPr>
                <w:ilvl w:val="0"/>
                <w:numId w:val="14"/>
              </w:numPr>
              <w:rPr>
                <w:rFonts w:ascii="Times New Roman" w:hAnsi="Times New Roman" w:cs="Times New Roman"/>
              </w:rPr>
            </w:pPr>
            <w:r w:rsidRPr="00197A1F">
              <w:rPr>
                <w:rFonts w:ascii="Times New Roman" w:hAnsi="Times New Roman" w:cs="Times New Roman"/>
                <w:b/>
              </w:rPr>
              <w:t xml:space="preserve">describe </w:t>
            </w:r>
            <w:r w:rsidRPr="00197A1F">
              <w:rPr>
                <w:rFonts w:ascii="Times New Roman" w:hAnsi="Times New Roman" w:cs="Times New Roman"/>
              </w:rPr>
              <w:t>different historical case studies that shed light on the</w:t>
            </w:r>
            <w:r w:rsidR="00907A63" w:rsidRPr="00197A1F">
              <w:rPr>
                <w:rFonts w:ascii="Times New Roman" w:hAnsi="Times New Roman" w:cs="Times New Roman"/>
              </w:rPr>
              <w:t xml:space="preserve"> formation of racial categories;</w:t>
            </w:r>
          </w:p>
          <w:p w14:paraId="0C5FDE08" w14:textId="5A72D88F" w:rsidR="000214B4" w:rsidRPr="00197A1F" w:rsidRDefault="00EC6494" w:rsidP="009F658C">
            <w:pPr>
              <w:pStyle w:val="ListParagraph"/>
              <w:numPr>
                <w:ilvl w:val="0"/>
                <w:numId w:val="14"/>
              </w:numPr>
              <w:rPr>
                <w:rFonts w:ascii="Times New Roman" w:hAnsi="Times New Roman" w:cs="Times New Roman"/>
              </w:rPr>
            </w:pPr>
            <w:r w:rsidRPr="00EC6494">
              <w:rPr>
                <w:rFonts w:ascii="Times New Roman" w:hAnsi="Times New Roman" w:cs="Times New Roman"/>
                <w:b/>
                <w:color w:val="000000" w:themeColor="text1"/>
              </w:rPr>
              <w:t>explain</w:t>
            </w:r>
            <w:r w:rsidR="000214B4" w:rsidRPr="00EC6494">
              <w:rPr>
                <w:rFonts w:ascii="Times New Roman" w:hAnsi="Times New Roman" w:cs="Times New Roman"/>
                <w:color w:val="000000" w:themeColor="text1"/>
              </w:rPr>
              <w:t xml:space="preserve"> </w:t>
            </w:r>
            <w:r w:rsidR="000214B4" w:rsidRPr="00197A1F">
              <w:rPr>
                <w:rFonts w:ascii="Times New Roman" w:hAnsi="Times New Roman" w:cs="Times New Roman"/>
              </w:rPr>
              <w:t>how ideas about race change over time by studying different case studies in diffe</w:t>
            </w:r>
            <w:r w:rsidR="00907A63" w:rsidRPr="00197A1F">
              <w:rPr>
                <w:rFonts w:ascii="Times New Roman" w:hAnsi="Times New Roman" w:cs="Times New Roman"/>
              </w:rPr>
              <w:t>rent time periods in US history;</w:t>
            </w:r>
          </w:p>
          <w:p w14:paraId="54D590BA" w14:textId="62E0D6B1" w:rsidR="000214B4" w:rsidRPr="00197A1F" w:rsidRDefault="00EC6494" w:rsidP="009F658C">
            <w:pPr>
              <w:pStyle w:val="ListParagraph"/>
              <w:numPr>
                <w:ilvl w:val="0"/>
                <w:numId w:val="14"/>
              </w:numPr>
              <w:rPr>
                <w:rFonts w:ascii="Times New Roman" w:hAnsi="Times New Roman" w:cs="Times New Roman"/>
              </w:rPr>
            </w:pPr>
            <w:r w:rsidRPr="00EC6494">
              <w:rPr>
                <w:rFonts w:ascii="Times New Roman" w:hAnsi="Times New Roman" w:cs="Times New Roman"/>
                <w:b/>
                <w:color w:val="000000" w:themeColor="text1"/>
              </w:rPr>
              <w:t>identify</w:t>
            </w:r>
            <w:r>
              <w:rPr>
                <w:rFonts w:ascii="Times New Roman" w:hAnsi="Times New Roman" w:cs="Times New Roman"/>
              </w:rPr>
              <w:t xml:space="preserve"> what a primary source is and use the</w:t>
            </w:r>
            <w:r w:rsidR="000214B4" w:rsidRPr="00197A1F">
              <w:rPr>
                <w:rFonts w:ascii="Times New Roman" w:hAnsi="Times New Roman" w:cs="Times New Roman"/>
              </w:rPr>
              <w:t xml:space="preserve"> primary source </w:t>
            </w:r>
            <w:r>
              <w:rPr>
                <w:rFonts w:ascii="Times New Roman" w:hAnsi="Times New Roman" w:cs="Times New Roman"/>
              </w:rPr>
              <w:t xml:space="preserve">to </w:t>
            </w:r>
            <w:r w:rsidRPr="00EF047B">
              <w:rPr>
                <w:rFonts w:ascii="Times New Roman" w:hAnsi="Times New Roman" w:cs="Times New Roman"/>
              </w:rPr>
              <w:t>illustrate</w:t>
            </w:r>
            <w:r>
              <w:rPr>
                <w:rFonts w:ascii="Times New Roman" w:hAnsi="Times New Roman" w:cs="Times New Roman"/>
              </w:rPr>
              <w:t xml:space="preserve"> the concepts in the course </w:t>
            </w:r>
          </w:p>
          <w:p w14:paraId="201E15C6" w14:textId="6CE3224D" w:rsidR="000214B4" w:rsidRPr="00197A1F" w:rsidRDefault="000214B4" w:rsidP="009F658C">
            <w:pPr>
              <w:pStyle w:val="ListParagraph"/>
              <w:numPr>
                <w:ilvl w:val="0"/>
                <w:numId w:val="14"/>
              </w:numPr>
              <w:rPr>
                <w:rFonts w:ascii="Times New Roman" w:hAnsi="Times New Roman" w:cs="Times New Roman"/>
              </w:rPr>
            </w:pPr>
            <w:r w:rsidRPr="00197A1F">
              <w:rPr>
                <w:rFonts w:ascii="Times New Roman" w:hAnsi="Times New Roman" w:cs="Times New Roman"/>
                <w:b/>
              </w:rPr>
              <w:t>write</w:t>
            </w:r>
            <w:r w:rsidRPr="00197A1F">
              <w:rPr>
                <w:rFonts w:ascii="Times New Roman" w:hAnsi="Times New Roman" w:cs="Times New Roman"/>
              </w:rPr>
              <w:t xml:space="preserve"> assignments that demonstrates/illustrates their knowledge of racial formation based on both p</w:t>
            </w:r>
            <w:r w:rsidR="00907A63" w:rsidRPr="00197A1F">
              <w:rPr>
                <w:rFonts w:ascii="Times New Roman" w:hAnsi="Times New Roman" w:cs="Times New Roman"/>
              </w:rPr>
              <w:t>rimary and secondary literature;</w:t>
            </w:r>
          </w:p>
          <w:p w14:paraId="3D361D7A" w14:textId="4D1CE931" w:rsidR="000214B4" w:rsidRPr="00197A1F" w:rsidRDefault="000214B4" w:rsidP="009F658C">
            <w:pPr>
              <w:pStyle w:val="ListParagraph"/>
              <w:numPr>
                <w:ilvl w:val="0"/>
                <w:numId w:val="14"/>
              </w:numPr>
              <w:rPr>
                <w:rFonts w:ascii="Times New Roman" w:hAnsi="Times New Roman" w:cs="Times New Roman"/>
              </w:rPr>
            </w:pPr>
            <w:r w:rsidRPr="00197A1F">
              <w:rPr>
                <w:rFonts w:ascii="Times New Roman" w:hAnsi="Times New Roman" w:cs="Times New Roman"/>
                <w:b/>
              </w:rPr>
              <w:t>Compare and contrast</w:t>
            </w:r>
            <w:r w:rsidRPr="00197A1F">
              <w:rPr>
                <w:rFonts w:ascii="Times New Roman" w:hAnsi="Times New Roman" w:cs="Times New Roman"/>
              </w:rPr>
              <w:t xml:space="preserve"> political, social, and cultural formations in at least two places or fields of inquiry in the p</w:t>
            </w:r>
            <w:r w:rsidRPr="00EC6494">
              <w:rPr>
                <w:rFonts w:ascii="Times New Roman" w:hAnsi="Times New Roman" w:cs="Times New Roman"/>
                <w:color w:val="000000" w:themeColor="text1"/>
              </w:rPr>
              <w:t>as</w:t>
            </w:r>
            <w:r w:rsidR="00D5039A" w:rsidRPr="00EC6494">
              <w:rPr>
                <w:rFonts w:ascii="Times New Roman" w:hAnsi="Times New Roman" w:cs="Times New Roman"/>
                <w:color w:val="000000" w:themeColor="text1"/>
              </w:rPr>
              <w:t>t</w:t>
            </w:r>
          </w:p>
          <w:p w14:paraId="3BD8241C" w14:textId="53DCBC6B" w:rsidR="000214B4" w:rsidRPr="00197A1F" w:rsidRDefault="000214B4" w:rsidP="009F658C">
            <w:pPr>
              <w:pStyle w:val="ListParagraph"/>
              <w:numPr>
                <w:ilvl w:val="0"/>
                <w:numId w:val="14"/>
              </w:numPr>
              <w:rPr>
                <w:rFonts w:ascii="Times New Roman" w:hAnsi="Times New Roman" w:cs="Times New Roman"/>
              </w:rPr>
            </w:pPr>
            <w:r w:rsidRPr="00197A1F">
              <w:rPr>
                <w:rFonts w:ascii="Times New Roman" w:hAnsi="Times New Roman" w:cs="Times New Roman"/>
                <w:b/>
              </w:rPr>
              <w:t>Construct</w:t>
            </w:r>
            <w:r w:rsidRPr="00197A1F">
              <w:rPr>
                <w:rFonts w:ascii="Times New Roman" w:hAnsi="Times New Roman" w:cs="Times New Roman"/>
              </w:rPr>
              <w:t xml:space="preserve"> a narrative of basic events and developments over time in the field of emphasis.</w:t>
            </w:r>
          </w:p>
        </w:tc>
      </w:tr>
    </w:tbl>
    <w:p w14:paraId="29995F98" w14:textId="77777777" w:rsidR="000214B4" w:rsidRPr="00197A1F" w:rsidRDefault="000214B4" w:rsidP="009F658C">
      <w:pPr>
        <w:rPr>
          <w:rStyle w:val="shvl-byline"/>
          <w:rFonts w:ascii="Times New Roman" w:hAnsi="Times New Roman" w:cs="Times New Roman"/>
          <w:color w:val="000000"/>
        </w:rPr>
      </w:pPr>
    </w:p>
    <w:p w14:paraId="7BF50748" w14:textId="44F669DB" w:rsidR="000214B4" w:rsidRPr="00197A1F" w:rsidRDefault="006303E1" w:rsidP="009F658C">
      <w:pPr>
        <w:rPr>
          <w:rStyle w:val="shvl-byline"/>
          <w:rFonts w:ascii="Times New Roman" w:hAnsi="Times New Roman" w:cs="Times New Roman"/>
          <w:b/>
          <w:color w:val="000000"/>
        </w:rPr>
      </w:pPr>
      <w:r w:rsidRPr="00197A1F">
        <w:rPr>
          <w:rStyle w:val="shvl-byline"/>
          <w:rFonts w:ascii="Times New Roman" w:hAnsi="Times New Roman" w:cs="Times New Roman"/>
          <w:b/>
          <w:color w:val="000000"/>
        </w:rPr>
        <w:t>Course A</w:t>
      </w:r>
      <w:r w:rsidR="000214B4" w:rsidRPr="00197A1F">
        <w:rPr>
          <w:rStyle w:val="shvl-byline"/>
          <w:rFonts w:ascii="Times New Roman" w:hAnsi="Times New Roman" w:cs="Times New Roman"/>
          <w:b/>
          <w:color w:val="000000"/>
        </w:rPr>
        <w:t>ssessment:</w:t>
      </w:r>
    </w:p>
    <w:p w14:paraId="3193D74A" w14:textId="52C1899D" w:rsidR="00EC6494" w:rsidRDefault="00D4359C" w:rsidP="009F658C">
      <w:pPr>
        <w:rPr>
          <w:rStyle w:val="shvl-byline"/>
          <w:rFonts w:ascii="Times New Roman" w:hAnsi="Times New Roman" w:cs="Times New Roman"/>
          <w:color w:val="000000"/>
        </w:rPr>
      </w:pPr>
      <w:r>
        <w:rPr>
          <w:rStyle w:val="shvl-byline"/>
          <w:rFonts w:ascii="Times New Roman" w:hAnsi="Times New Roman" w:cs="Times New Roman"/>
          <w:color w:val="000000"/>
        </w:rPr>
        <w:t>3</w:t>
      </w:r>
      <w:r w:rsidR="00EC6494">
        <w:rPr>
          <w:rStyle w:val="shvl-byline"/>
          <w:rFonts w:ascii="Times New Roman" w:hAnsi="Times New Roman" w:cs="Times New Roman"/>
          <w:color w:val="000000"/>
        </w:rPr>
        <w:t xml:space="preserve"> drafts of blogs based on primary sources (in-class)</w:t>
      </w:r>
    </w:p>
    <w:p w14:paraId="022556C9" w14:textId="7353F64D" w:rsidR="000214B4" w:rsidRDefault="00D4359C" w:rsidP="009F658C">
      <w:pPr>
        <w:rPr>
          <w:rStyle w:val="shvl-byline"/>
          <w:rFonts w:ascii="Times New Roman" w:hAnsi="Times New Roman" w:cs="Times New Roman"/>
          <w:color w:val="000000"/>
        </w:rPr>
      </w:pPr>
      <w:r>
        <w:rPr>
          <w:rStyle w:val="shvl-byline"/>
          <w:rFonts w:ascii="Times New Roman" w:hAnsi="Times New Roman" w:cs="Times New Roman"/>
          <w:color w:val="000000"/>
        </w:rPr>
        <w:t xml:space="preserve">3 </w:t>
      </w:r>
      <w:r w:rsidR="00EC6494">
        <w:rPr>
          <w:rStyle w:val="shvl-byline"/>
          <w:rFonts w:ascii="Times New Roman" w:hAnsi="Times New Roman" w:cs="Times New Roman"/>
          <w:color w:val="000000"/>
        </w:rPr>
        <w:t>Posted blogs</w:t>
      </w:r>
    </w:p>
    <w:p w14:paraId="74BE519A" w14:textId="771CCC99" w:rsidR="00EC6494" w:rsidRDefault="00EC6494" w:rsidP="009F658C">
      <w:pPr>
        <w:rPr>
          <w:rStyle w:val="shvl-byline"/>
          <w:rFonts w:ascii="Times New Roman" w:hAnsi="Times New Roman" w:cs="Times New Roman"/>
          <w:color w:val="000000"/>
        </w:rPr>
      </w:pPr>
      <w:r>
        <w:rPr>
          <w:rStyle w:val="shvl-byline"/>
          <w:rFonts w:ascii="Times New Roman" w:hAnsi="Times New Roman" w:cs="Times New Roman"/>
          <w:color w:val="000000"/>
        </w:rPr>
        <w:t>Responses to your classmates’ blogs (</w:t>
      </w:r>
      <w:r w:rsidR="003C6D07">
        <w:rPr>
          <w:rStyle w:val="shvl-byline"/>
          <w:rFonts w:ascii="Times New Roman" w:hAnsi="Times New Roman" w:cs="Times New Roman"/>
          <w:color w:val="000000"/>
        </w:rPr>
        <w:t>3</w:t>
      </w:r>
      <w:r>
        <w:rPr>
          <w:rStyle w:val="shvl-byline"/>
          <w:rFonts w:ascii="Times New Roman" w:hAnsi="Times New Roman" w:cs="Times New Roman"/>
          <w:color w:val="000000"/>
        </w:rPr>
        <w:t xml:space="preserve"> posts per session)</w:t>
      </w:r>
      <w:r w:rsidR="00D4359C">
        <w:rPr>
          <w:rStyle w:val="shvl-byline"/>
          <w:rFonts w:ascii="Times New Roman" w:hAnsi="Times New Roman" w:cs="Times New Roman"/>
          <w:color w:val="000000"/>
        </w:rPr>
        <w:t>- each blog post should have a maximum of 3 comments</w:t>
      </w:r>
    </w:p>
    <w:p w14:paraId="552D3F68" w14:textId="43E65E76" w:rsidR="00EC6494" w:rsidRPr="00197A1F" w:rsidRDefault="00EC6494" w:rsidP="009F658C">
      <w:pPr>
        <w:rPr>
          <w:rStyle w:val="shvl-byline"/>
          <w:rFonts w:ascii="Times New Roman" w:hAnsi="Times New Roman" w:cs="Times New Roman"/>
          <w:color w:val="000000"/>
        </w:rPr>
      </w:pPr>
      <w:r>
        <w:rPr>
          <w:rStyle w:val="shvl-byline"/>
          <w:rFonts w:ascii="Times New Roman" w:hAnsi="Times New Roman" w:cs="Times New Roman"/>
          <w:color w:val="000000"/>
        </w:rPr>
        <w:t>Storyboarding of group presentation</w:t>
      </w:r>
    </w:p>
    <w:p w14:paraId="329C98CD" w14:textId="257C62E7" w:rsidR="003912F2" w:rsidRPr="00197A1F" w:rsidRDefault="00D01D2D" w:rsidP="009F658C">
      <w:pPr>
        <w:pStyle w:val="ListParagraph"/>
        <w:numPr>
          <w:ilvl w:val="0"/>
          <w:numId w:val="10"/>
        </w:numPr>
        <w:rPr>
          <w:rFonts w:ascii="Times New Roman" w:hAnsi="Times New Roman" w:cs="Times New Roman"/>
          <w:color w:val="000000"/>
        </w:rPr>
      </w:pPr>
      <w:r w:rsidRPr="00197A1F">
        <w:rPr>
          <w:rStyle w:val="shvl-byline"/>
          <w:rFonts w:ascii="Times New Roman" w:hAnsi="Times New Roman" w:cs="Times New Roman"/>
          <w:color w:val="000000"/>
        </w:rPr>
        <w:t>group video presentation (you can opt for a second paper assignment</w:t>
      </w:r>
      <w:r w:rsidR="00184FDF" w:rsidRPr="00197A1F">
        <w:rPr>
          <w:rStyle w:val="shvl-byline"/>
          <w:rFonts w:ascii="Times New Roman" w:hAnsi="Times New Roman" w:cs="Times New Roman"/>
          <w:color w:val="000000"/>
        </w:rPr>
        <w:t xml:space="preserve"> instead of</w:t>
      </w:r>
      <w:r w:rsidRPr="00197A1F">
        <w:rPr>
          <w:rStyle w:val="shvl-byline"/>
          <w:rFonts w:ascii="Times New Roman" w:hAnsi="Times New Roman" w:cs="Times New Roman"/>
          <w:color w:val="000000"/>
        </w:rPr>
        <w:t>)</w:t>
      </w:r>
    </w:p>
    <w:p w14:paraId="7FFCCACC" w14:textId="77777777" w:rsidR="00D01D2D" w:rsidRPr="00197A1F" w:rsidRDefault="00D01D2D" w:rsidP="009F658C">
      <w:pPr>
        <w:rPr>
          <w:rStyle w:val="shvl-byline"/>
          <w:rFonts w:ascii="Times New Roman" w:hAnsi="Times New Roman" w:cs="Times New Roman"/>
          <w:b/>
          <w:color w:val="000000"/>
        </w:rPr>
      </w:pPr>
    </w:p>
    <w:p w14:paraId="5E9E1D8C" w14:textId="446DCEC1" w:rsidR="00355F65" w:rsidRPr="00D417D9" w:rsidRDefault="00355F65" w:rsidP="009F658C">
      <w:pPr>
        <w:rPr>
          <w:rFonts w:ascii="Times New Roman" w:hAnsi="Times New Roman" w:cs="Times New Roman"/>
          <w:color w:val="000000" w:themeColor="text1"/>
        </w:rPr>
      </w:pPr>
      <w:r w:rsidRPr="00D417D9">
        <w:rPr>
          <w:rFonts w:ascii="Times New Roman" w:eastAsia="Arial" w:hAnsi="Times New Roman" w:cs="Times New Roman"/>
          <w:b/>
          <w:color w:val="000000" w:themeColor="text1"/>
        </w:rPr>
        <w:t>Assessment</w:t>
      </w:r>
      <w:r w:rsidR="00184FDF" w:rsidRPr="00D417D9">
        <w:rPr>
          <w:rFonts w:ascii="Times New Roman" w:eastAsia="Arial" w:hAnsi="Times New Roman" w:cs="Times New Roman"/>
          <w:b/>
          <w:color w:val="000000" w:themeColor="text1"/>
        </w:rPr>
        <w:t xml:space="preserve"> </w:t>
      </w:r>
    </w:p>
    <w:p w14:paraId="72E063AE" w14:textId="55F6F4F5" w:rsidR="00355F65" w:rsidRPr="00D417D9" w:rsidRDefault="00355F65" w:rsidP="009F658C">
      <w:pPr>
        <w:rPr>
          <w:rFonts w:ascii="Times New Roman" w:hAnsi="Times New Roman" w:cs="Times New Roman"/>
          <w:color w:val="000000" w:themeColor="text1"/>
        </w:rPr>
      </w:pPr>
      <w:r w:rsidRPr="00D417D9">
        <w:rPr>
          <w:rFonts w:ascii="Times New Roman" w:eastAsia="Arial" w:hAnsi="Times New Roman" w:cs="Times New Roman"/>
          <w:color w:val="000000" w:themeColor="text1"/>
          <w:u w:val="single"/>
        </w:rPr>
        <w:t xml:space="preserve">Item                                        </w:t>
      </w:r>
      <w:r w:rsidRPr="00D417D9">
        <w:rPr>
          <w:rFonts w:ascii="Times New Roman" w:eastAsia="Arial" w:hAnsi="Times New Roman" w:cs="Times New Roman"/>
          <w:color w:val="000000" w:themeColor="text1"/>
          <w:u w:val="single"/>
        </w:rPr>
        <w:tab/>
      </w:r>
      <w:r w:rsidR="00EC6494" w:rsidRPr="00D417D9">
        <w:rPr>
          <w:rFonts w:ascii="Times New Roman" w:eastAsia="Arial" w:hAnsi="Times New Roman" w:cs="Times New Roman"/>
          <w:color w:val="000000" w:themeColor="text1"/>
          <w:u w:val="single"/>
        </w:rPr>
        <w:tab/>
      </w:r>
      <w:r w:rsidR="00EC6494" w:rsidRPr="00D417D9">
        <w:rPr>
          <w:rFonts w:ascii="Times New Roman" w:eastAsia="Arial" w:hAnsi="Times New Roman" w:cs="Times New Roman"/>
          <w:color w:val="000000" w:themeColor="text1"/>
          <w:u w:val="single"/>
        </w:rPr>
        <w:tab/>
      </w:r>
      <w:r w:rsidR="00EC6494" w:rsidRPr="00D417D9">
        <w:rPr>
          <w:rFonts w:ascii="Times New Roman" w:eastAsia="Arial" w:hAnsi="Times New Roman" w:cs="Times New Roman"/>
          <w:color w:val="000000" w:themeColor="text1"/>
          <w:u w:val="single"/>
        </w:rPr>
        <w:tab/>
      </w:r>
      <w:r w:rsidRPr="00D417D9">
        <w:rPr>
          <w:rFonts w:ascii="Times New Roman" w:eastAsia="Arial" w:hAnsi="Times New Roman" w:cs="Times New Roman"/>
          <w:color w:val="000000" w:themeColor="text1"/>
          <w:u w:val="single"/>
        </w:rPr>
        <w:t xml:space="preserve">Percent           </w:t>
      </w:r>
    </w:p>
    <w:p w14:paraId="4E3D3109" w14:textId="3B2377FE" w:rsidR="00EC6494" w:rsidRPr="00D417D9" w:rsidRDefault="00C15089" w:rsidP="009F658C">
      <w:pPr>
        <w:rPr>
          <w:rStyle w:val="shvl-byline"/>
          <w:rFonts w:ascii="Times New Roman" w:hAnsi="Times New Roman" w:cs="Times New Roman"/>
          <w:color w:val="000000" w:themeColor="text1"/>
        </w:rPr>
      </w:pPr>
      <w:r>
        <w:rPr>
          <w:rStyle w:val="shvl-byline"/>
          <w:rFonts w:ascii="Times New Roman" w:hAnsi="Times New Roman" w:cs="Times New Roman"/>
          <w:color w:val="000000" w:themeColor="text1"/>
        </w:rPr>
        <w:t>3</w:t>
      </w:r>
      <w:r w:rsidR="00EC6494" w:rsidRPr="00D417D9">
        <w:rPr>
          <w:rStyle w:val="shvl-byline"/>
          <w:rFonts w:ascii="Times New Roman" w:hAnsi="Times New Roman" w:cs="Times New Roman"/>
          <w:color w:val="000000" w:themeColor="text1"/>
        </w:rPr>
        <w:t xml:space="preserve"> drafts of blogs based on primary sources</w:t>
      </w:r>
      <w:r w:rsidR="00EC6494" w:rsidRPr="00D417D9">
        <w:rPr>
          <w:rStyle w:val="shvl-byline"/>
          <w:rFonts w:ascii="Times New Roman" w:hAnsi="Times New Roman" w:cs="Times New Roman"/>
          <w:color w:val="000000" w:themeColor="text1"/>
        </w:rPr>
        <w:tab/>
      </w:r>
      <w:r w:rsidR="00EC6494" w:rsidRPr="00D417D9">
        <w:rPr>
          <w:rStyle w:val="shvl-byline"/>
          <w:rFonts w:ascii="Times New Roman" w:hAnsi="Times New Roman" w:cs="Times New Roman"/>
          <w:color w:val="000000" w:themeColor="text1"/>
        </w:rPr>
        <w:tab/>
        <w:t>10</w:t>
      </w:r>
    </w:p>
    <w:p w14:paraId="536B2E5E" w14:textId="49D1A03D" w:rsidR="00967907" w:rsidRPr="00D417D9" w:rsidRDefault="00EC6494" w:rsidP="009F658C">
      <w:pPr>
        <w:rPr>
          <w:rFonts w:ascii="Times New Roman" w:eastAsia="Arial" w:hAnsi="Times New Roman" w:cs="Times New Roman"/>
          <w:color w:val="000000" w:themeColor="text1"/>
        </w:rPr>
      </w:pPr>
      <w:r w:rsidRPr="00D417D9">
        <w:rPr>
          <w:rStyle w:val="shvl-byline"/>
          <w:rFonts w:ascii="Times New Roman" w:hAnsi="Times New Roman" w:cs="Times New Roman"/>
          <w:color w:val="000000" w:themeColor="text1"/>
        </w:rPr>
        <w:t xml:space="preserve">-scored 0 to 3 points for a </w:t>
      </w:r>
      <w:r w:rsidR="00661DD4">
        <w:rPr>
          <w:rStyle w:val="shvl-byline"/>
          <w:rFonts w:ascii="Times New Roman" w:hAnsi="Times New Roman" w:cs="Times New Roman"/>
          <w:color w:val="000000" w:themeColor="text1"/>
        </w:rPr>
        <w:t xml:space="preserve">max </w:t>
      </w:r>
      <w:r w:rsidRPr="00D417D9">
        <w:rPr>
          <w:rStyle w:val="shvl-byline"/>
          <w:rFonts w:ascii="Times New Roman" w:hAnsi="Times New Roman" w:cs="Times New Roman"/>
          <w:color w:val="000000" w:themeColor="text1"/>
        </w:rPr>
        <w:t xml:space="preserve">total of 10 points </w:t>
      </w:r>
      <w:r w:rsidRPr="00D417D9">
        <w:rPr>
          <w:rStyle w:val="shvl-byline"/>
          <w:rFonts w:ascii="Times New Roman" w:hAnsi="Times New Roman" w:cs="Times New Roman"/>
          <w:color w:val="000000" w:themeColor="text1"/>
        </w:rPr>
        <w:tab/>
      </w:r>
      <w:r w:rsidRPr="00D417D9">
        <w:rPr>
          <w:rStyle w:val="shvl-byline"/>
          <w:rFonts w:ascii="Times New Roman" w:hAnsi="Times New Roman" w:cs="Times New Roman"/>
          <w:color w:val="000000" w:themeColor="text1"/>
        </w:rPr>
        <w:tab/>
      </w:r>
    </w:p>
    <w:p w14:paraId="71058675" w14:textId="44DF5BAD" w:rsidR="00C15089" w:rsidRPr="00C15089" w:rsidRDefault="00C15089" w:rsidP="009F658C">
      <w:pPr>
        <w:rPr>
          <w:rStyle w:val="shvl-byline"/>
          <w:rFonts w:ascii="Times New Roman" w:eastAsia="Arial" w:hAnsi="Times New Roman" w:cs="Times New Roman"/>
          <w:color w:val="000000" w:themeColor="text1"/>
        </w:rPr>
      </w:pPr>
      <w:r>
        <w:rPr>
          <w:rFonts w:ascii="Times New Roman" w:eastAsia="Arial" w:hAnsi="Times New Roman" w:cs="Times New Roman"/>
          <w:color w:val="000000" w:themeColor="text1"/>
        </w:rPr>
        <w:t>(1 freebie point)</w:t>
      </w:r>
    </w:p>
    <w:p w14:paraId="0CDA4466" w14:textId="181793A6" w:rsidR="00EC6494" w:rsidRPr="00D417D9" w:rsidRDefault="00C15089" w:rsidP="009F658C">
      <w:pPr>
        <w:rPr>
          <w:rStyle w:val="shvl-byline"/>
          <w:rFonts w:ascii="Times New Roman" w:hAnsi="Times New Roman" w:cs="Times New Roman"/>
          <w:color w:val="000000" w:themeColor="text1"/>
        </w:rPr>
      </w:pPr>
      <w:r>
        <w:rPr>
          <w:rStyle w:val="shvl-byline"/>
          <w:rFonts w:ascii="Times New Roman" w:hAnsi="Times New Roman" w:cs="Times New Roman"/>
          <w:color w:val="000000" w:themeColor="text1"/>
        </w:rPr>
        <w:t>3</w:t>
      </w:r>
      <w:r w:rsidR="00EC6494" w:rsidRPr="00D417D9">
        <w:rPr>
          <w:rStyle w:val="shvl-byline"/>
          <w:rFonts w:ascii="Times New Roman" w:hAnsi="Times New Roman" w:cs="Times New Roman"/>
          <w:color w:val="000000" w:themeColor="text1"/>
        </w:rPr>
        <w:t xml:space="preserve"> Posted blogs</w:t>
      </w:r>
      <w:r w:rsidR="00EC6494" w:rsidRPr="00D417D9">
        <w:rPr>
          <w:rStyle w:val="shvl-byline"/>
          <w:rFonts w:ascii="Times New Roman" w:hAnsi="Times New Roman" w:cs="Times New Roman"/>
          <w:color w:val="000000" w:themeColor="text1"/>
        </w:rPr>
        <w:tab/>
      </w:r>
    </w:p>
    <w:p w14:paraId="28FC108A" w14:textId="1B307B74" w:rsidR="00EC6494" w:rsidRPr="00D417D9" w:rsidRDefault="00EC6494" w:rsidP="009F658C">
      <w:pPr>
        <w:rPr>
          <w:rStyle w:val="shvl-byline"/>
          <w:rFonts w:ascii="Times New Roman" w:hAnsi="Times New Roman" w:cs="Times New Roman"/>
          <w:color w:val="000000" w:themeColor="text1"/>
        </w:rPr>
      </w:pPr>
      <w:r w:rsidRPr="00D417D9">
        <w:rPr>
          <w:rStyle w:val="shvl-byline"/>
          <w:rFonts w:ascii="Times New Roman" w:hAnsi="Times New Roman" w:cs="Times New Roman"/>
          <w:color w:val="000000" w:themeColor="text1"/>
        </w:rPr>
        <w:t xml:space="preserve">-scored 0 to </w:t>
      </w:r>
      <w:r w:rsidR="003C2331">
        <w:rPr>
          <w:rStyle w:val="shvl-byline"/>
          <w:rFonts w:ascii="Times New Roman" w:hAnsi="Times New Roman" w:cs="Times New Roman"/>
          <w:color w:val="000000" w:themeColor="text1"/>
        </w:rPr>
        <w:t xml:space="preserve">20 </w:t>
      </w:r>
      <w:r w:rsidRPr="00D417D9">
        <w:rPr>
          <w:rStyle w:val="shvl-byline"/>
          <w:rFonts w:ascii="Times New Roman" w:hAnsi="Times New Roman" w:cs="Times New Roman"/>
          <w:color w:val="000000" w:themeColor="text1"/>
        </w:rPr>
        <w:t xml:space="preserve">points for a total of </w:t>
      </w:r>
      <w:r w:rsidR="003C2331">
        <w:rPr>
          <w:rStyle w:val="shvl-byline"/>
          <w:rFonts w:ascii="Times New Roman" w:hAnsi="Times New Roman" w:cs="Times New Roman"/>
          <w:color w:val="000000" w:themeColor="text1"/>
        </w:rPr>
        <w:t>60</w:t>
      </w:r>
      <w:r w:rsidRPr="00D417D9">
        <w:rPr>
          <w:rStyle w:val="shvl-byline"/>
          <w:rFonts w:ascii="Times New Roman" w:hAnsi="Times New Roman" w:cs="Times New Roman"/>
          <w:color w:val="000000" w:themeColor="text1"/>
        </w:rPr>
        <w:t xml:space="preserve"> points</w:t>
      </w:r>
      <w:r w:rsidRPr="00D417D9">
        <w:rPr>
          <w:rStyle w:val="shvl-byline"/>
          <w:rFonts w:ascii="Times New Roman" w:hAnsi="Times New Roman" w:cs="Times New Roman"/>
          <w:color w:val="000000" w:themeColor="text1"/>
        </w:rPr>
        <w:tab/>
      </w:r>
      <w:r w:rsidRPr="00D417D9">
        <w:rPr>
          <w:rStyle w:val="shvl-byline"/>
          <w:rFonts w:ascii="Times New Roman" w:hAnsi="Times New Roman" w:cs="Times New Roman"/>
          <w:color w:val="000000" w:themeColor="text1"/>
        </w:rPr>
        <w:tab/>
      </w:r>
      <w:r w:rsidR="003C2331">
        <w:rPr>
          <w:rStyle w:val="shvl-byline"/>
          <w:rFonts w:ascii="Times New Roman" w:hAnsi="Times New Roman" w:cs="Times New Roman"/>
          <w:color w:val="000000" w:themeColor="text1"/>
        </w:rPr>
        <w:t>60</w:t>
      </w:r>
      <w:r w:rsidRPr="00D417D9">
        <w:rPr>
          <w:rStyle w:val="shvl-byline"/>
          <w:rFonts w:ascii="Times New Roman" w:hAnsi="Times New Roman" w:cs="Times New Roman"/>
          <w:color w:val="000000" w:themeColor="text1"/>
        </w:rPr>
        <w:tab/>
      </w:r>
      <w:r w:rsidRPr="00D417D9">
        <w:rPr>
          <w:rStyle w:val="shvl-byline"/>
          <w:rFonts w:ascii="Times New Roman" w:hAnsi="Times New Roman" w:cs="Times New Roman"/>
          <w:color w:val="000000" w:themeColor="text1"/>
        </w:rPr>
        <w:tab/>
      </w:r>
      <w:r w:rsidRPr="00D417D9">
        <w:rPr>
          <w:rStyle w:val="shvl-byline"/>
          <w:rFonts w:ascii="Times New Roman" w:hAnsi="Times New Roman" w:cs="Times New Roman"/>
          <w:color w:val="000000" w:themeColor="text1"/>
        </w:rPr>
        <w:tab/>
      </w:r>
    </w:p>
    <w:p w14:paraId="16626EB5" w14:textId="292D283F" w:rsidR="00EC6494" w:rsidRPr="00D417D9" w:rsidRDefault="00EC6494" w:rsidP="009F658C">
      <w:pPr>
        <w:rPr>
          <w:rStyle w:val="shvl-byline"/>
          <w:rFonts w:ascii="Times New Roman" w:hAnsi="Times New Roman" w:cs="Times New Roman"/>
          <w:color w:val="000000" w:themeColor="text1"/>
        </w:rPr>
      </w:pPr>
      <w:r w:rsidRPr="00D417D9">
        <w:rPr>
          <w:rStyle w:val="shvl-byline"/>
          <w:rFonts w:ascii="Times New Roman" w:hAnsi="Times New Roman" w:cs="Times New Roman"/>
          <w:color w:val="000000" w:themeColor="text1"/>
        </w:rPr>
        <w:t xml:space="preserve">Responses to your classmates’ blogs </w:t>
      </w:r>
      <w:r w:rsidRPr="00D417D9">
        <w:rPr>
          <w:rStyle w:val="shvl-byline"/>
          <w:rFonts w:ascii="Times New Roman" w:hAnsi="Times New Roman" w:cs="Times New Roman"/>
          <w:color w:val="000000" w:themeColor="text1"/>
        </w:rPr>
        <w:tab/>
      </w:r>
    </w:p>
    <w:p w14:paraId="4A3EE7D5" w14:textId="7680266E" w:rsidR="00EC6494" w:rsidRPr="00D417D9" w:rsidRDefault="00EC6494" w:rsidP="009F658C">
      <w:pPr>
        <w:rPr>
          <w:rFonts w:ascii="Times New Roman" w:hAnsi="Times New Roman" w:cs="Times New Roman"/>
          <w:color w:val="000000" w:themeColor="text1"/>
        </w:rPr>
      </w:pPr>
      <w:r w:rsidRPr="00D417D9">
        <w:rPr>
          <w:rStyle w:val="shvl-byline"/>
          <w:rFonts w:ascii="Times New Roman" w:hAnsi="Times New Roman" w:cs="Times New Roman"/>
          <w:color w:val="000000" w:themeColor="text1"/>
        </w:rPr>
        <w:t xml:space="preserve">-scored 0 to 3 points for a </w:t>
      </w:r>
      <w:r w:rsidR="00661DD4">
        <w:rPr>
          <w:rStyle w:val="shvl-byline"/>
          <w:rFonts w:ascii="Times New Roman" w:hAnsi="Times New Roman" w:cs="Times New Roman"/>
          <w:color w:val="000000" w:themeColor="text1"/>
        </w:rPr>
        <w:t xml:space="preserve">max total of </w:t>
      </w:r>
      <w:r w:rsidR="003C6D07">
        <w:rPr>
          <w:rStyle w:val="shvl-byline"/>
          <w:rFonts w:ascii="Times New Roman" w:hAnsi="Times New Roman" w:cs="Times New Roman"/>
          <w:color w:val="000000" w:themeColor="text1"/>
        </w:rPr>
        <w:t>9</w:t>
      </w:r>
      <w:r w:rsidR="00661DD4">
        <w:rPr>
          <w:rStyle w:val="shvl-byline"/>
          <w:rFonts w:ascii="Times New Roman" w:hAnsi="Times New Roman" w:cs="Times New Roman"/>
          <w:color w:val="000000" w:themeColor="text1"/>
        </w:rPr>
        <w:t xml:space="preserve"> points</w:t>
      </w:r>
      <w:r w:rsidRPr="00D417D9">
        <w:rPr>
          <w:rStyle w:val="shvl-byline"/>
          <w:rFonts w:ascii="Times New Roman" w:hAnsi="Times New Roman" w:cs="Times New Roman"/>
          <w:color w:val="000000" w:themeColor="text1"/>
        </w:rPr>
        <w:tab/>
        <w:t>10</w:t>
      </w:r>
      <w:r w:rsidR="00355F65" w:rsidRPr="00D417D9">
        <w:rPr>
          <w:rFonts w:ascii="Times New Roman" w:eastAsia="Arial" w:hAnsi="Times New Roman" w:cs="Times New Roman"/>
          <w:color w:val="000000" w:themeColor="text1"/>
        </w:rPr>
        <w:tab/>
        <w:t xml:space="preserve">                   </w:t>
      </w:r>
      <w:r w:rsidR="00355F65" w:rsidRPr="00D417D9">
        <w:rPr>
          <w:rFonts w:ascii="Times New Roman" w:eastAsia="Arial" w:hAnsi="Times New Roman" w:cs="Times New Roman"/>
          <w:color w:val="000000" w:themeColor="text1"/>
        </w:rPr>
        <w:tab/>
      </w:r>
    </w:p>
    <w:p w14:paraId="684A26E1" w14:textId="7FC285CA" w:rsidR="003C6D07" w:rsidRDefault="003C6D07" w:rsidP="009F658C">
      <w:pPr>
        <w:rPr>
          <w:rFonts w:ascii="Times New Roman" w:eastAsia="Arial" w:hAnsi="Times New Roman" w:cs="Times New Roman"/>
          <w:color w:val="000000" w:themeColor="text1"/>
        </w:rPr>
      </w:pPr>
      <w:r>
        <w:rPr>
          <w:rFonts w:ascii="Times New Roman" w:eastAsia="Arial" w:hAnsi="Times New Roman" w:cs="Times New Roman"/>
          <w:color w:val="000000" w:themeColor="text1"/>
        </w:rPr>
        <w:t>(1 freebie point)</w:t>
      </w:r>
    </w:p>
    <w:p w14:paraId="0346B16F" w14:textId="77777777" w:rsidR="00661DD4" w:rsidRDefault="009C4EC2" w:rsidP="009F658C">
      <w:pPr>
        <w:rPr>
          <w:rFonts w:ascii="Times New Roman" w:eastAsia="Arial" w:hAnsi="Times New Roman" w:cs="Times New Roman"/>
          <w:color w:val="000000" w:themeColor="text1"/>
        </w:rPr>
      </w:pPr>
      <w:r w:rsidRPr="00D417D9">
        <w:rPr>
          <w:rFonts w:ascii="Times New Roman" w:eastAsia="Arial" w:hAnsi="Times New Roman" w:cs="Times New Roman"/>
          <w:color w:val="000000" w:themeColor="text1"/>
        </w:rPr>
        <w:t>Group Video</w:t>
      </w:r>
      <w:r w:rsidR="00207EB2" w:rsidRPr="00D417D9">
        <w:rPr>
          <w:rFonts w:ascii="Times New Roman" w:eastAsia="Arial" w:hAnsi="Times New Roman" w:cs="Times New Roman"/>
          <w:color w:val="000000" w:themeColor="text1"/>
        </w:rPr>
        <w:t xml:space="preserve"> (Final Exam)</w:t>
      </w:r>
      <w:r w:rsidR="00D417D9">
        <w:rPr>
          <w:rFonts w:ascii="Times New Roman" w:eastAsia="Arial" w:hAnsi="Times New Roman" w:cs="Times New Roman"/>
          <w:color w:val="000000" w:themeColor="text1"/>
        </w:rPr>
        <w:t xml:space="preserve"> </w:t>
      </w:r>
    </w:p>
    <w:p w14:paraId="22408A08" w14:textId="5773F786" w:rsidR="00207EB2" w:rsidRPr="00D417D9" w:rsidRDefault="00661DD4" w:rsidP="009F658C">
      <w:pPr>
        <w:rPr>
          <w:rFonts w:ascii="Times New Roman" w:eastAsia="Arial" w:hAnsi="Times New Roman" w:cs="Times New Roman"/>
          <w:color w:val="000000" w:themeColor="text1"/>
        </w:rPr>
      </w:pPr>
      <w:r>
        <w:rPr>
          <w:rFonts w:ascii="Times New Roman" w:eastAsia="Arial" w:hAnsi="Times New Roman" w:cs="Times New Roman"/>
          <w:color w:val="000000" w:themeColor="text1"/>
        </w:rPr>
        <w:t xml:space="preserve">-including </w:t>
      </w:r>
      <w:r w:rsidRPr="00D417D9">
        <w:rPr>
          <w:rStyle w:val="shvl-byline"/>
          <w:rFonts w:ascii="Times New Roman" w:hAnsi="Times New Roman" w:cs="Times New Roman"/>
          <w:color w:val="000000" w:themeColor="text1"/>
        </w:rPr>
        <w:t>Storyboarding of group presentation</w:t>
      </w:r>
      <w:r>
        <w:rPr>
          <w:rFonts w:ascii="Times New Roman" w:eastAsia="Arial" w:hAnsi="Times New Roman" w:cs="Times New Roman"/>
          <w:color w:val="000000" w:themeColor="text1"/>
        </w:rPr>
        <w:t xml:space="preserve">         </w:t>
      </w:r>
      <w:r w:rsidR="003C2331">
        <w:rPr>
          <w:rFonts w:ascii="Times New Roman" w:eastAsia="Arial" w:hAnsi="Times New Roman" w:cs="Times New Roman"/>
          <w:color w:val="000000" w:themeColor="text1"/>
        </w:rPr>
        <w:t>20</w:t>
      </w:r>
    </w:p>
    <w:p w14:paraId="306F1852" w14:textId="06ED339A" w:rsidR="004C0C06" w:rsidRPr="00661DD4" w:rsidRDefault="00626344" w:rsidP="009F658C">
      <w:pPr>
        <w:rPr>
          <w:rFonts w:ascii="Times New Roman" w:hAnsi="Times New Roman" w:cs="Times New Roman"/>
          <w:b/>
          <w:color w:val="000000"/>
        </w:rPr>
      </w:pPr>
      <w:r w:rsidRPr="00197A1F">
        <w:rPr>
          <w:rFonts w:ascii="Times New Roman" w:eastAsia="Arial" w:hAnsi="Times New Roman" w:cs="Times New Roman"/>
          <w:color w:val="FF0000"/>
        </w:rPr>
        <w:tab/>
      </w:r>
      <w:r w:rsidRPr="00197A1F">
        <w:rPr>
          <w:rFonts w:ascii="Times New Roman" w:eastAsia="Arial" w:hAnsi="Times New Roman" w:cs="Times New Roman"/>
          <w:color w:val="FF0000"/>
        </w:rPr>
        <w:tab/>
      </w:r>
      <w:r w:rsidRPr="00197A1F">
        <w:rPr>
          <w:rFonts w:ascii="Times New Roman" w:eastAsia="Arial" w:hAnsi="Times New Roman" w:cs="Times New Roman"/>
          <w:color w:val="FF0000"/>
        </w:rPr>
        <w:tab/>
      </w:r>
      <w:r w:rsidRPr="00197A1F">
        <w:rPr>
          <w:rFonts w:ascii="Times New Roman" w:eastAsia="Arial" w:hAnsi="Times New Roman" w:cs="Times New Roman"/>
          <w:color w:val="FF0000"/>
        </w:rPr>
        <w:tab/>
      </w:r>
    </w:p>
    <w:p w14:paraId="3104D543" w14:textId="6C118840" w:rsidR="004C0C06" w:rsidRPr="00197A1F" w:rsidRDefault="004C0C06" w:rsidP="009F658C">
      <w:pPr>
        <w:rPr>
          <w:rFonts w:ascii="Times New Roman" w:hAnsi="Times New Roman" w:cs="Times New Roman"/>
          <w:color w:val="000000" w:themeColor="text1"/>
        </w:rPr>
      </w:pPr>
      <w:r w:rsidRPr="00197A1F">
        <w:rPr>
          <w:rFonts w:ascii="Times New Roman" w:eastAsia="Arial" w:hAnsi="Times New Roman" w:cs="Times New Roman"/>
          <w:b/>
          <w:color w:val="000000" w:themeColor="text1"/>
        </w:rPr>
        <w:t>Writing Policy</w:t>
      </w:r>
    </w:p>
    <w:p w14:paraId="7EE336FD" w14:textId="7813FAF7" w:rsidR="0090372F" w:rsidRPr="006F513E" w:rsidRDefault="004C0C06" w:rsidP="009F658C">
      <w:pPr>
        <w:rPr>
          <w:rFonts w:ascii="Times New Roman" w:eastAsia="Arial" w:hAnsi="Times New Roman" w:cs="Times New Roman"/>
          <w:color w:val="000000" w:themeColor="text1"/>
        </w:rPr>
      </w:pPr>
      <w:r w:rsidRPr="00197A1F">
        <w:rPr>
          <w:rFonts w:ascii="Times New Roman" w:eastAsia="Arial" w:hAnsi="Times New Roman" w:cs="Times New Roman"/>
          <w:color w:val="000000" w:themeColor="text1"/>
        </w:rPr>
        <w:t xml:space="preserve">Commentary on written work will be delivered in written format, at the end of the assignment. However, upon request, an alternate delivery method can be used. If desired, instructor </w:t>
      </w:r>
      <w:r w:rsidRPr="00197A1F">
        <w:rPr>
          <w:rFonts w:ascii="Times New Roman" w:eastAsia="Arial" w:hAnsi="Times New Roman" w:cs="Times New Roman"/>
          <w:color w:val="000000" w:themeColor="text1"/>
        </w:rPr>
        <w:lastRenderedPageBreak/>
        <w:t xml:space="preserve">comments can be made verbally and delivered to the student as an mp4. This approach yields far fewer written comments, but much more commentary in general is delivered, due to the speed </w:t>
      </w:r>
      <w:r w:rsidRPr="006F513E">
        <w:rPr>
          <w:rFonts w:ascii="Times New Roman" w:eastAsia="Arial" w:hAnsi="Times New Roman" w:cs="Times New Roman"/>
          <w:color w:val="000000" w:themeColor="text1"/>
        </w:rPr>
        <w:t>and specificity of speech. Those requesting mp4 feedback must state so when the essay is turned in. All papers should demonstrate mastery of grammar, punctuation, spelling and syntax expected of college level students.  Use of</w:t>
      </w:r>
      <w:hyperlink r:id="rId10">
        <w:r w:rsidRPr="006F513E">
          <w:rPr>
            <w:rFonts w:ascii="Times New Roman" w:eastAsia="Arial" w:hAnsi="Times New Roman" w:cs="Times New Roman"/>
            <w:color w:val="000000" w:themeColor="text1"/>
          </w:rPr>
          <w:t xml:space="preserve"> </w:t>
        </w:r>
      </w:hyperlink>
      <w:r w:rsidR="00184FDF" w:rsidRPr="006F513E">
        <w:rPr>
          <w:rFonts w:ascii="Times New Roman" w:eastAsia="Arial" w:hAnsi="Times New Roman" w:cs="Times New Roman"/>
          <w:color w:val="000000" w:themeColor="text1"/>
        </w:rPr>
        <w:t>Chicago style</w:t>
      </w:r>
      <w:r w:rsidRPr="006F513E">
        <w:rPr>
          <w:rFonts w:ascii="Times New Roman" w:eastAsia="Arial" w:hAnsi="Times New Roman" w:cs="Times New Roman"/>
          <w:color w:val="000000" w:themeColor="text1"/>
        </w:rPr>
        <w:t xml:space="preserve"> is required for all papers. If you need writing assistance, please seek help from Student Support Services and the Writing Centers. All papers are to be word-processed, proofread, and solely the work of the author.</w:t>
      </w:r>
    </w:p>
    <w:p w14:paraId="03E2B911" w14:textId="202D73A2" w:rsidR="006F513E" w:rsidRPr="006F513E" w:rsidRDefault="006F513E" w:rsidP="009F658C">
      <w:pPr>
        <w:rPr>
          <w:rFonts w:ascii="Times New Roman" w:hAnsi="Times New Roman" w:cs="Times New Roman"/>
          <w:color w:val="000000" w:themeColor="text1"/>
        </w:rPr>
      </w:pPr>
    </w:p>
    <w:p w14:paraId="1ECE8260" w14:textId="0C15DDCD" w:rsidR="006F513E" w:rsidRPr="00F56B65" w:rsidRDefault="006F513E" w:rsidP="009F658C">
      <w:pPr>
        <w:rPr>
          <w:rFonts w:ascii="Times New Roman" w:hAnsi="Times New Roman" w:cs="Times New Roman"/>
          <w:color w:val="000000" w:themeColor="text1"/>
        </w:rPr>
      </w:pPr>
      <w:r w:rsidRPr="006F513E">
        <w:rPr>
          <w:rFonts w:ascii="Times New Roman" w:eastAsia="Times New Roman" w:hAnsi="Times New Roman" w:cs="Times New Roman"/>
          <w:b/>
          <w:bCs/>
          <w:color w:val="000000" w:themeColor="text1"/>
        </w:rPr>
        <w:t>Academic Integrity Policy</w:t>
      </w:r>
      <w:r w:rsidR="00207EB2">
        <w:rPr>
          <w:rFonts w:ascii="Times New Roman" w:hAnsi="Times New Roman" w:cs="Times New Roman"/>
          <w:color w:val="000000" w:themeColor="text1"/>
        </w:rPr>
        <w:t xml:space="preserve">: </w:t>
      </w:r>
      <w:r w:rsidRPr="006F513E">
        <w:rPr>
          <w:rFonts w:ascii="Times New Roman" w:eastAsia="Times New Roman" w:hAnsi="Times New Roman" w:cs="Times New Roman"/>
          <w:color w:val="000000" w:themeColor="text1"/>
        </w:rPr>
        <w:t xml:space="preserve">Instructors in the </w:t>
      </w:r>
      <w:r w:rsidRPr="00F56B65">
        <w:rPr>
          <w:rFonts w:ascii="Times New Roman" w:eastAsia="Times New Roman" w:hAnsi="Times New Roman" w:cs="Times New Roman"/>
          <w:color w:val="000000" w:themeColor="text1"/>
        </w:rPr>
        <w:t>Department of History are obligated to report all forms of academic misconduct. Please familiarize yourself with some of the common forms of academic misconduct listed below to avoid inadvertently falling victim to them:</w:t>
      </w:r>
      <w:r w:rsidR="00207EB2" w:rsidRPr="00F56B65">
        <w:rPr>
          <w:rFonts w:ascii="Times New Roman" w:hAnsi="Times New Roman" w:cs="Times New Roman"/>
          <w:color w:val="000000" w:themeColor="text1"/>
        </w:rPr>
        <w:t xml:space="preserve"> </w:t>
      </w:r>
      <w:r w:rsidRPr="00F56B65">
        <w:rPr>
          <w:rFonts w:ascii="Times New Roman" w:eastAsia="Times New Roman" w:hAnsi="Times New Roman" w:cs="Times New Roman"/>
          <w:bCs/>
          <w:color w:val="000000" w:themeColor="text1"/>
        </w:rPr>
        <w:t>https://history.ucsd.edu/undergrad/resources.html#Academic-Integrity-Policy-and-I</w:t>
      </w:r>
    </w:p>
    <w:p w14:paraId="0E7C22B1" w14:textId="3ADFB9F5" w:rsidR="006F513E" w:rsidRPr="00F56B65" w:rsidRDefault="006F513E" w:rsidP="009F658C">
      <w:pPr>
        <w:rPr>
          <w:rStyle w:val="Hyperlink"/>
          <w:rFonts w:ascii="Times New Roman" w:hAnsi="Times New Roman" w:cs="Times New Roman"/>
          <w:color w:val="000000" w:themeColor="text1"/>
        </w:rPr>
      </w:pPr>
      <w:r w:rsidRPr="00F56B65">
        <w:rPr>
          <w:rFonts w:ascii="Times New Roman" w:eastAsia="Times New Roman" w:hAnsi="Times New Roman" w:cs="Times New Roman"/>
          <w:color w:val="000000" w:themeColor="text1"/>
        </w:rPr>
        <w:t xml:space="preserve">More information about academic misconduct can be found on the Academic Integrity Office's website. </w:t>
      </w:r>
      <w:hyperlink r:id="rId11" w:history="1">
        <w:r w:rsidRPr="00F56B65">
          <w:rPr>
            <w:rStyle w:val="Hyperlink"/>
            <w:rFonts w:ascii="Times New Roman" w:hAnsi="Times New Roman" w:cs="Times New Roman"/>
            <w:color w:val="000000" w:themeColor="text1"/>
          </w:rPr>
          <w:t>academicintegrity.ucsd.edu</w:t>
        </w:r>
      </w:hyperlink>
    </w:p>
    <w:p w14:paraId="2E9EDD72" w14:textId="77777777" w:rsidR="00F14C0A" w:rsidRPr="00F56B65" w:rsidRDefault="00F14C0A" w:rsidP="009F658C">
      <w:pPr>
        <w:rPr>
          <w:rFonts w:ascii="Times New Roman" w:hAnsi="Times New Roman" w:cs="Times New Roman"/>
          <w:color w:val="000000" w:themeColor="text1"/>
        </w:rPr>
      </w:pPr>
    </w:p>
    <w:p w14:paraId="3AFED528" w14:textId="7FBCF11D" w:rsidR="007B3F92" w:rsidRDefault="007B3F92" w:rsidP="009F658C">
      <w:pPr>
        <w:rPr>
          <w:rFonts w:ascii="Times New Roman" w:hAnsi="Times New Roman" w:cs="Times New Roman"/>
          <w:color w:val="000000" w:themeColor="text1"/>
        </w:rPr>
      </w:pPr>
      <w:r>
        <w:rPr>
          <w:rFonts w:ascii="Times New Roman" w:hAnsi="Times New Roman" w:cs="Times New Roman"/>
          <w:b/>
          <w:color w:val="000000" w:themeColor="text1"/>
        </w:rPr>
        <w:t xml:space="preserve">Blogs: </w:t>
      </w:r>
      <w:r w:rsidR="004E4459">
        <w:rPr>
          <w:rFonts w:ascii="Times New Roman" w:hAnsi="Times New Roman" w:cs="Times New Roman"/>
          <w:color w:val="000000" w:themeColor="text1"/>
        </w:rPr>
        <w:t>All</w:t>
      </w:r>
      <w:r>
        <w:rPr>
          <w:rFonts w:ascii="Times New Roman" w:hAnsi="Times New Roman" w:cs="Times New Roman"/>
          <w:color w:val="000000" w:themeColor="text1"/>
        </w:rPr>
        <w:t xml:space="preserve"> written assignment</w:t>
      </w:r>
      <w:r w:rsidR="004E4459">
        <w:rPr>
          <w:rFonts w:ascii="Times New Roman" w:hAnsi="Times New Roman" w:cs="Times New Roman"/>
          <w:color w:val="000000" w:themeColor="text1"/>
        </w:rPr>
        <w:t>s</w:t>
      </w:r>
      <w:r>
        <w:rPr>
          <w:rFonts w:ascii="Times New Roman" w:hAnsi="Times New Roman" w:cs="Times New Roman"/>
          <w:color w:val="000000" w:themeColor="text1"/>
        </w:rPr>
        <w:t xml:space="preserve"> </w:t>
      </w:r>
      <w:r w:rsidR="004E4459">
        <w:rPr>
          <w:rFonts w:ascii="Times New Roman" w:hAnsi="Times New Roman" w:cs="Times New Roman"/>
          <w:color w:val="000000" w:themeColor="text1"/>
        </w:rPr>
        <w:t>will be in</w:t>
      </w:r>
      <w:r>
        <w:rPr>
          <w:rFonts w:ascii="Times New Roman" w:hAnsi="Times New Roman" w:cs="Times New Roman"/>
          <w:color w:val="000000" w:themeColor="text1"/>
        </w:rPr>
        <w:t xml:space="preserve"> the form of a blog. </w:t>
      </w:r>
      <w:r w:rsidR="00F14C0A">
        <w:rPr>
          <w:rFonts w:ascii="Times New Roman" w:hAnsi="Times New Roman" w:cs="Times New Roman"/>
          <w:color w:val="000000" w:themeColor="text1"/>
        </w:rPr>
        <w:t xml:space="preserve">Blogs will be done on </w:t>
      </w:r>
      <w:r w:rsidR="00F56B65">
        <w:rPr>
          <w:rFonts w:ascii="Times New Roman" w:hAnsi="Times New Roman" w:cs="Times New Roman"/>
          <w:color w:val="000000" w:themeColor="text1"/>
        </w:rPr>
        <w:t>UCSD’s Knit digital commons (</w:t>
      </w:r>
      <w:r w:rsidR="00F56B65" w:rsidRPr="00F56B65">
        <w:rPr>
          <w:rFonts w:ascii="Times New Roman" w:hAnsi="Times New Roman" w:cs="Times New Roman"/>
          <w:color w:val="000000" w:themeColor="text1"/>
        </w:rPr>
        <w:t>https://knit.ucsd.edu/</w:t>
      </w:r>
      <w:r w:rsidR="00F56B65">
        <w:rPr>
          <w:rFonts w:ascii="Times New Roman" w:hAnsi="Times New Roman" w:cs="Times New Roman"/>
          <w:color w:val="000000" w:themeColor="text1"/>
        </w:rPr>
        <w:t>)</w:t>
      </w:r>
      <w:r w:rsidR="00F14C0A">
        <w:rPr>
          <w:rFonts w:ascii="Times New Roman" w:hAnsi="Times New Roman" w:cs="Times New Roman"/>
          <w:color w:val="000000" w:themeColor="text1"/>
        </w:rPr>
        <w:t xml:space="preserve">. I am choosing a blog instead of a paper assignment because </w:t>
      </w:r>
      <w:r w:rsidR="00D479E9">
        <w:rPr>
          <w:rFonts w:ascii="Times New Roman" w:hAnsi="Times New Roman" w:cs="Times New Roman"/>
          <w:color w:val="000000" w:themeColor="text1"/>
        </w:rPr>
        <w:t>I hope to 1) increase accessibility to your work (everyone will have access to each other’s blogs) 2) increase interaction between students. The authors of the books will also be invited to comment on your blogs.</w:t>
      </w:r>
    </w:p>
    <w:p w14:paraId="4144D893" w14:textId="77777777" w:rsidR="00F14C0A" w:rsidRDefault="00F14C0A" w:rsidP="009F658C">
      <w:pPr>
        <w:rPr>
          <w:rFonts w:ascii="Times New Roman" w:hAnsi="Times New Roman" w:cs="Times New Roman"/>
          <w:color w:val="000000" w:themeColor="text1"/>
        </w:rPr>
      </w:pPr>
    </w:p>
    <w:p w14:paraId="1519FE09" w14:textId="374865F3" w:rsidR="00D417D9" w:rsidRPr="00D417D9" w:rsidRDefault="003C6D07" w:rsidP="009F658C">
      <w:pPr>
        <w:rPr>
          <w:rFonts w:ascii="Times New Roman" w:hAnsi="Times New Roman" w:cs="Times New Roman"/>
        </w:rPr>
      </w:pPr>
      <w:r w:rsidRPr="003C6D07">
        <w:rPr>
          <w:rFonts w:ascii="Times New Roman" w:hAnsi="Times New Roman" w:cs="Times New Roman"/>
          <w:b/>
        </w:rPr>
        <w:t>Sources:</w:t>
      </w:r>
      <w:r>
        <w:rPr>
          <w:rFonts w:ascii="Times New Roman" w:hAnsi="Times New Roman" w:cs="Times New Roman"/>
        </w:rPr>
        <w:t xml:space="preserve"> </w:t>
      </w:r>
      <w:r w:rsidR="00D479E9">
        <w:rPr>
          <w:rFonts w:ascii="Times New Roman" w:hAnsi="Times New Roman" w:cs="Times New Roman"/>
        </w:rPr>
        <w:t>The goal of the assignment is for you to make connections between the readings and be able to apply the concepts in the readings outside of the readings. As such, for</w:t>
      </w:r>
      <w:r w:rsidR="00F14C0A" w:rsidRPr="00197A1F">
        <w:rPr>
          <w:rFonts w:ascii="Times New Roman" w:hAnsi="Times New Roman" w:cs="Times New Roman"/>
        </w:rPr>
        <w:t xml:space="preserve"> your blog, you will look up </w:t>
      </w:r>
      <w:r w:rsidR="00D417D9">
        <w:rPr>
          <w:rFonts w:ascii="Times New Roman" w:hAnsi="Times New Roman" w:cs="Times New Roman"/>
        </w:rPr>
        <w:t>a primary document for each blog</w:t>
      </w:r>
      <w:r w:rsidR="00F14C0A" w:rsidRPr="00197A1F">
        <w:rPr>
          <w:rFonts w:ascii="Times New Roman" w:hAnsi="Times New Roman" w:cs="Times New Roman"/>
        </w:rPr>
        <w:t xml:space="preserve"> from the </w:t>
      </w:r>
      <w:r w:rsidR="00F14C0A" w:rsidRPr="00197A1F">
        <w:rPr>
          <w:rFonts w:ascii="Times New Roman" w:hAnsi="Times New Roman" w:cs="Times New Roman"/>
          <w:i/>
        </w:rPr>
        <w:t>Los Angeles Times</w:t>
      </w:r>
      <w:r w:rsidR="00F14C0A" w:rsidRPr="00197A1F">
        <w:rPr>
          <w:rFonts w:ascii="Times New Roman" w:hAnsi="Times New Roman" w:cs="Times New Roman"/>
        </w:rPr>
        <w:t xml:space="preserve">, </w:t>
      </w:r>
      <w:r w:rsidR="00F14C0A" w:rsidRPr="00197A1F">
        <w:rPr>
          <w:rFonts w:ascii="Times New Roman" w:hAnsi="Times New Roman" w:cs="Times New Roman"/>
          <w:i/>
        </w:rPr>
        <w:t>New York Times</w:t>
      </w:r>
      <w:r w:rsidR="00F14C0A" w:rsidRPr="00197A1F">
        <w:rPr>
          <w:rFonts w:ascii="Times New Roman" w:hAnsi="Times New Roman" w:cs="Times New Roman"/>
        </w:rPr>
        <w:t xml:space="preserve"> or the </w:t>
      </w:r>
      <w:hyperlink r:id="rId12" w:history="1">
        <w:r w:rsidR="00F14C0A" w:rsidRPr="00197A1F">
          <w:rPr>
            <w:rFonts w:ascii="Times New Roman" w:hAnsi="Times New Roman" w:cs="Times New Roman"/>
            <w:lang w:bidi="en-US"/>
          </w:rPr>
          <w:t>Ethnic NewsWatch</w:t>
        </w:r>
      </w:hyperlink>
      <w:r w:rsidR="00F14C0A" w:rsidRPr="00197A1F">
        <w:rPr>
          <w:rFonts w:ascii="Times New Roman" w:hAnsi="Times New Roman" w:cs="Times New Roman"/>
          <w:lang w:bidi="en-US"/>
        </w:rPr>
        <w:t xml:space="preserve"> database </w:t>
      </w:r>
      <w:r w:rsidR="00F14C0A" w:rsidRPr="00197A1F">
        <w:rPr>
          <w:rFonts w:ascii="Times New Roman" w:hAnsi="Times New Roman" w:cs="Times New Roman"/>
        </w:rPr>
        <w:t xml:space="preserve">(You can access these websites by going to the UCSD library’s main page, going </w:t>
      </w:r>
      <w:r w:rsidR="00F14C0A" w:rsidRPr="00D417D9">
        <w:rPr>
          <w:rFonts w:ascii="Times New Roman" w:hAnsi="Times New Roman" w:cs="Times New Roman"/>
        </w:rPr>
        <w:t xml:space="preserve">to databases A-Z, and then looking up these up.)  You can access these newspapers through the database on the UCSD website </w:t>
      </w:r>
      <w:r w:rsidR="00F14C0A" w:rsidRPr="00D417D9">
        <w:rPr>
          <w:rFonts w:ascii="Times New Roman" w:hAnsi="Times New Roman" w:cs="Times New Roman"/>
          <w:u w:val="single"/>
        </w:rPr>
        <w:t>which is restricted to UC campus</w:t>
      </w:r>
      <w:r w:rsidR="00F14C0A" w:rsidRPr="00D417D9">
        <w:rPr>
          <w:rFonts w:ascii="Times New Roman" w:hAnsi="Times New Roman" w:cs="Times New Roman"/>
        </w:rPr>
        <w:t xml:space="preserve">.  </w:t>
      </w:r>
    </w:p>
    <w:p w14:paraId="48A9BEAE" w14:textId="77777777" w:rsidR="00D417D9" w:rsidRPr="00D417D9" w:rsidRDefault="00D417D9" w:rsidP="009F658C">
      <w:pPr>
        <w:rPr>
          <w:rFonts w:ascii="Times New Roman" w:hAnsi="Times New Roman" w:cs="Times New Roman"/>
        </w:rPr>
      </w:pPr>
    </w:p>
    <w:p w14:paraId="5FE74BA7" w14:textId="7602B9FC" w:rsidR="00D417D9" w:rsidRPr="00D417D9" w:rsidRDefault="00D417D9" w:rsidP="009F658C">
      <w:pPr>
        <w:rPr>
          <w:rFonts w:ascii="Times New Roman" w:hAnsi="Times New Roman" w:cs="Times New Roman"/>
        </w:rPr>
      </w:pPr>
      <w:r w:rsidRPr="00D417D9">
        <w:rPr>
          <w:rFonts w:ascii="Times New Roman" w:hAnsi="Times New Roman" w:cs="Times New Roman"/>
        </w:rPr>
        <w:t>Here are links to other approved databases should you wish to use materials other than newspaper sources:</w:t>
      </w:r>
    </w:p>
    <w:p w14:paraId="1DBC9471" w14:textId="77777777" w:rsidR="00D417D9" w:rsidRPr="003C6D07" w:rsidRDefault="00D417D9" w:rsidP="009F658C">
      <w:pPr>
        <w:pStyle w:val="Heading1"/>
        <w:rPr>
          <w:sz w:val="24"/>
          <w:szCs w:val="24"/>
        </w:rPr>
      </w:pPr>
      <w:r w:rsidRPr="003C6D07">
        <w:rPr>
          <w:sz w:val="24"/>
          <w:szCs w:val="24"/>
        </w:rPr>
        <w:t>United States History: Research Guide: Primary Sources</w:t>
      </w:r>
    </w:p>
    <w:p w14:paraId="7694CBB5" w14:textId="5DBD273E" w:rsidR="00D417D9" w:rsidRPr="00D417D9" w:rsidRDefault="00D417D9" w:rsidP="009F658C">
      <w:pPr>
        <w:rPr>
          <w:rFonts w:ascii="Times New Roman" w:hAnsi="Times New Roman" w:cs="Times New Roman"/>
        </w:rPr>
      </w:pPr>
      <w:r w:rsidRPr="00D417D9">
        <w:rPr>
          <w:rFonts w:ascii="Times New Roman" w:hAnsi="Times New Roman" w:cs="Times New Roman"/>
        </w:rPr>
        <w:t>https://ucsd.libguides.com/c.php?g=91062&amp;p=585576</w:t>
      </w:r>
    </w:p>
    <w:p w14:paraId="04F8D35E" w14:textId="77777777" w:rsidR="00D417D9" w:rsidRPr="003C6D07" w:rsidRDefault="00D417D9" w:rsidP="009F658C">
      <w:pPr>
        <w:pStyle w:val="Heading1"/>
        <w:rPr>
          <w:sz w:val="24"/>
          <w:szCs w:val="24"/>
        </w:rPr>
      </w:pPr>
      <w:r w:rsidRPr="003C6D07">
        <w:rPr>
          <w:sz w:val="24"/>
          <w:szCs w:val="24"/>
        </w:rPr>
        <w:t>Guide to Online Primary Sources</w:t>
      </w:r>
    </w:p>
    <w:p w14:paraId="3304F2E7" w14:textId="54E156E3" w:rsidR="00D417D9" w:rsidRPr="00661DD4" w:rsidRDefault="00D417D9" w:rsidP="009F658C">
      <w:pPr>
        <w:pStyle w:val="Heading1"/>
        <w:rPr>
          <w:b w:val="0"/>
          <w:sz w:val="24"/>
          <w:szCs w:val="24"/>
        </w:rPr>
      </w:pPr>
      <w:r w:rsidRPr="00D417D9">
        <w:rPr>
          <w:b w:val="0"/>
          <w:sz w:val="24"/>
          <w:szCs w:val="24"/>
        </w:rPr>
        <w:t>https://ucsd.libguides.com/primarysources</w:t>
      </w:r>
    </w:p>
    <w:p w14:paraId="1D499951" w14:textId="77777777" w:rsidR="00661DD4" w:rsidRPr="003C6D07" w:rsidRDefault="00F14C0A" w:rsidP="009F658C">
      <w:pPr>
        <w:jc w:val="both"/>
        <w:rPr>
          <w:rFonts w:ascii="Times New Roman" w:hAnsi="Times New Roman" w:cs="Times New Roman"/>
        </w:rPr>
      </w:pPr>
      <w:r w:rsidRPr="00197A1F">
        <w:rPr>
          <w:rFonts w:ascii="Times New Roman" w:hAnsi="Times New Roman" w:cs="Times New Roman"/>
        </w:rPr>
        <w:t>If you cannot access the database</w:t>
      </w:r>
      <w:r w:rsidR="00D417D9">
        <w:rPr>
          <w:rFonts w:ascii="Times New Roman" w:hAnsi="Times New Roman" w:cs="Times New Roman"/>
        </w:rPr>
        <w:t>s</w:t>
      </w:r>
      <w:r w:rsidRPr="00197A1F">
        <w:rPr>
          <w:rFonts w:ascii="Times New Roman" w:hAnsi="Times New Roman" w:cs="Times New Roman"/>
        </w:rPr>
        <w:t xml:space="preserve">, contact the library, </w:t>
      </w:r>
      <w:r w:rsidRPr="00197A1F">
        <w:rPr>
          <w:rFonts w:ascii="Times New Roman" w:hAnsi="Times New Roman" w:cs="Times New Roman"/>
          <w:lang w:bidi="en-US"/>
        </w:rPr>
        <w:t>858.</w:t>
      </w:r>
      <w:r w:rsidRPr="00197A1F">
        <w:rPr>
          <w:rFonts w:ascii="Times New Roman" w:hAnsi="Times New Roman" w:cs="Times New Roman"/>
          <w:bCs/>
          <w:lang w:bidi="en-US"/>
        </w:rPr>
        <w:t>534.3336</w:t>
      </w:r>
      <w:r w:rsidRPr="00197A1F">
        <w:rPr>
          <w:rFonts w:ascii="Times New Roman" w:hAnsi="Times New Roman" w:cs="Times New Roman"/>
          <w:lang w:bidi="en-US"/>
        </w:rPr>
        <w:t xml:space="preserve">.  </w:t>
      </w:r>
      <w:r w:rsidRPr="00197A1F">
        <w:rPr>
          <w:rFonts w:ascii="Times New Roman" w:hAnsi="Times New Roman" w:cs="Times New Roman"/>
        </w:rPr>
        <w:t xml:space="preserve">You will analyze the sources within the context of the time period and explain how the documents illustrate arguments made or shed new light on the readings.  The objective is to see how you apply/challenge/add to /overturn the narratives we </w:t>
      </w:r>
      <w:r w:rsidRPr="003C6D07">
        <w:rPr>
          <w:rFonts w:ascii="Times New Roman" w:hAnsi="Times New Roman" w:cs="Times New Roman"/>
        </w:rPr>
        <w:t xml:space="preserve">read in the texts.  You may also include and analyze the photographs in the articles. </w:t>
      </w:r>
    </w:p>
    <w:p w14:paraId="2351D991" w14:textId="77777777" w:rsidR="00661DD4" w:rsidRPr="003C6D07" w:rsidRDefault="00661DD4" w:rsidP="009F658C">
      <w:pPr>
        <w:jc w:val="both"/>
        <w:rPr>
          <w:rFonts w:ascii="Times New Roman" w:hAnsi="Times New Roman" w:cs="Times New Roman"/>
        </w:rPr>
      </w:pPr>
    </w:p>
    <w:p w14:paraId="7ECE195B" w14:textId="3AFDEBE2" w:rsidR="00F14C0A" w:rsidRPr="003C6D07" w:rsidRDefault="00F14C0A" w:rsidP="009F658C">
      <w:pPr>
        <w:jc w:val="both"/>
        <w:rPr>
          <w:rFonts w:ascii="Times New Roman" w:hAnsi="Times New Roman" w:cs="Times New Roman"/>
        </w:rPr>
      </w:pPr>
      <w:r w:rsidRPr="003C6D07">
        <w:rPr>
          <w:rFonts w:ascii="Times New Roman" w:hAnsi="Times New Roman" w:cs="Times New Roman"/>
        </w:rPr>
        <w:lastRenderedPageBreak/>
        <w:t xml:space="preserve">You will meet with Harold Colson, US History Specialist and Librarian </w:t>
      </w:r>
      <w:r w:rsidR="00613E1E">
        <w:rPr>
          <w:rFonts w:ascii="Times New Roman" w:hAnsi="Times New Roman" w:cs="Times New Roman"/>
        </w:rPr>
        <w:t>on July 3</w:t>
      </w:r>
      <w:r w:rsidR="00613E1E" w:rsidRPr="00613E1E">
        <w:rPr>
          <w:rFonts w:ascii="Times New Roman" w:hAnsi="Times New Roman" w:cs="Times New Roman"/>
          <w:vertAlign w:val="superscript"/>
        </w:rPr>
        <w:t>rd</w:t>
      </w:r>
      <w:r w:rsidR="00613E1E">
        <w:rPr>
          <w:rFonts w:ascii="Times New Roman" w:hAnsi="Times New Roman" w:cs="Times New Roman"/>
        </w:rPr>
        <w:t xml:space="preserve"> </w:t>
      </w:r>
      <w:r w:rsidRPr="003C6D07">
        <w:rPr>
          <w:rFonts w:ascii="Times New Roman" w:hAnsi="Times New Roman" w:cs="Times New Roman"/>
        </w:rPr>
        <w:t>i</w:t>
      </w:r>
      <w:r w:rsidR="00D417D9" w:rsidRPr="003C6D07">
        <w:rPr>
          <w:rFonts w:ascii="Times New Roman" w:hAnsi="Times New Roman" w:cs="Times New Roman"/>
        </w:rPr>
        <w:t xml:space="preserve">n the library to help you </w:t>
      </w:r>
      <w:r w:rsidRPr="003C6D07">
        <w:rPr>
          <w:rFonts w:ascii="Times New Roman" w:hAnsi="Times New Roman" w:cs="Times New Roman"/>
        </w:rPr>
        <w:t>better understand primary resear</w:t>
      </w:r>
      <w:r w:rsidR="00D417D9" w:rsidRPr="003C6D07">
        <w:rPr>
          <w:rFonts w:ascii="Times New Roman" w:hAnsi="Times New Roman" w:cs="Times New Roman"/>
        </w:rPr>
        <w:t xml:space="preserve">ch and our library databases to </w:t>
      </w:r>
      <w:r w:rsidR="00613E1E">
        <w:rPr>
          <w:rFonts w:ascii="Times New Roman" w:hAnsi="Times New Roman" w:cs="Times New Roman"/>
        </w:rPr>
        <w:t>locate sources.</w:t>
      </w:r>
    </w:p>
    <w:p w14:paraId="43AFC200" w14:textId="77777777" w:rsidR="00F14C0A" w:rsidRPr="00197A1F" w:rsidRDefault="00F14C0A" w:rsidP="009F658C">
      <w:pPr>
        <w:rPr>
          <w:rFonts w:ascii="Times New Roman" w:hAnsi="Times New Roman" w:cs="Times New Roman"/>
        </w:rPr>
      </w:pPr>
    </w:p>
    <w:p w14:paraId="25D2DD3A" w14:textId="77777777" w:rsidR="0034656F" w:rsidRPr="0034656F" w:rsidRDefault="00F14C0A" w:rsidP="009F658C">
      <w:pPr>
        <w:rPr>
          <w:rFonts w:ascii="Times New Roman" w:hAnsi="Times New Roman" w:cs="Times New Roman"/>
        </w:rPr>
      </w:pPr>
      <w:r>
        <w:rPr>
          <w:rFonts w:ascii="Times New Roman" w:hAnsi="Times New Roman" w:cs="Times New Roman"/>
          <w:b/>
        </w:rPr>
        <w:t>Blog</w:t>
      </w:r>
      <w:r w:rsidRPr="00197A1F">
        <w:rPr>
          <w:rFonts w:ascii="Times New Roman" w:hAnsi="Times New Roman" w:cs="Times New Roman"/>
          <w:b/>
        </w:rPr>
        <w:t xml:space="preserve"> Logistics: </w:t>
      </w:r>
      <w:r w:rsidR="0034656F" w:rsidRPr="0034656F">
        <w:rPr>
          <w:rFonts w:ascii="Times New Roman" w:hAnsi="Times New Roman" w:cs="Times New Roman"/>
        </w:rPr>
        <w:t>The blogs will be the place where you respond to the readings and make connections between the readings, lectures, and most importantly, connect to a primary source.</w:t>
      </w:r>
    </w:p>
    <w:p w14:paraId="257DB856" w14:textId="77777777" w:rsidR="0034656F" w:rsidRPr="0034656F" w:rsidRDefault="0034656F" w:rsidP="009F658C">
      <w:pPr>
        <w:rPr>
          <w:rFonts w:ascii="Times New Roman" w:hAnsi="Times New Roman" w:cs="Times New Roman"/>
        </w:rPr>
      </w:pPr>
    </w:p>
    <w:p w14:paraId="631592E8" w14:textId="77777777" w:rsidR="0034656F" w:rsidRPr="0034656F" w:rsidRDefault="0034656F" w:rsidP="009F658C">
      <w:pPr>
        <w:rPr>
          <w:rFonts w:ascii="Times New Roman" w:hAnsi="Times New Roman" w:cs="Times New Roman"/>
        </w:rPr>
      </w:pPr>
      <w:r w:rsidRPr="0034656F">
        <w:rPr>
          <w:rFonts w:ascii="Times New Roman" w:hAnsi="Times New Roman" w:cs="Times New Roman"/>
        </w:rPr>
        <w:t xml:space="preserve">Your primary sources may be historical (e.g from the time period of the reading) or contemporary (i.e. a current event or op-ed). Of the four blog posts, 2 must include historical primary sources. I encourage you to include the primary source (e.g. photo, video, document). </w:t>
      </w:r>
    </w:p>
    <w:p w14:paraId="4DB1BC0D" w14:textId="77777777" w:rsidR="0034656F" w:rsidRPr="0034656F" w:rsidRDefault="0034656F" w:rsidP="009F658C">
      <w:pPr>
        <w:rPr>
          <w:rFonts w:ascii="Times New Roman" w:hAnsi="Times New Roman" w:cs="Times New Roman"/>
        </w:rPr>
      </w:pPr>
    </w:p>
    <w:p w14:paraId="36881C89" w14:textId="77777777" w:rsidR="0034656F" w:rsidRPr="0034656F" w:rsidRDefault="0034656F" w:rsidP="009F658C">
      <w:pPr>
        <w:rPr>
          <w:rFonts w:ascii="Times New Roman" w:hAnsi="Times New Roman" w:cs="Times New Roman"/>
        </w:rPr>
      </w:pPr>
      <w:r w:rsidRPr="0034656F">
        <w:rPr>
          <w:rFonts w:ascii="Times New Roman" w:hAnsi="Times New Roman" w:cs="Times New Roman"/>
        </w:rPr>
        <w:t>The blog posts should be thesis-driven (i.e. argument driven). Your reader should be able to agree or disagree with your post. The post should not be solely, or even mainly, content driven. You may want to begin with a question if you are having trouble starting with a thesis.</w:t>
      </w:r>
    </w:p>
    <w:p w14:paraId="1EBB7722" w14:textId="77777777" w:rsidR="0034656F" w:rsidRPr="0034656F" w:rsidRDefault="0034656F" w:rsidP="009F658C">
      <w:pPr>
        <w:rPr>
          <w:rFonts w:ascii="Times New Roman" w:hAnsi="Times New Roman" w:cs="Times New Roman"/>
        </w:rPr>
      </w:pPr>
    </w:p>
    <w:p w14:paraId="18D61225" w14:textId="0CE77B3A" w:rsidR="0034656F" w:rsidRPr="0034656F" w:rsidRDefault="0034656F" w:rsidP="009F658C">
      <w:pPr>
        <w:rPr>
          <w:rFonts w:ascii="Times New Roman" w:hAnsi="Times New Roman" w:cs="Times New Roman"/>
        </w:rPr>
      </w:pPr>
      <w:r w:rsidRPr="0034656F">
        <w:rPr>
          <w:rFonts w:ascii="Times New Roman" w:hAnsi="Times New Roman" w:cs="Times New Roman"/>
        </w:rPr>
        <w:t xml:space="preserve">For your blog to be a </w:t>
      </w:r>
      <w:r>
        <w:rPr>
          <w:rFonts w:ascii="Times New Roman" w:hAnsi="Times New Roman" w:cs="Times New Roman"/>
        </w:rPr>
        <w:t>positive</w:t>
      </w:r>
      <w:r w:rsidRPr="0034656F">
        <w:rPr>
          <w:rFonts w:ascii="Times New Roman" w:hAnsi="Times New Roman" w:cs="Times New Roman"/>
        </w:rPr>
        <w:t xml:space="preserve"> and effective experience, you should:</w:t>
      </w:r>
    </w:p>
    <w:p w14:paraId="6782D128" w14:textId="6E10D3B7" w:rsidR="0034656F" w:rsidRPr="0034656F" w:rsidRDefault="0034656F" w:rsidP="009F658C">
      <w:pPr>
        <w:rPr>
          <w:rFonts w:ascii="Times New Roman" w:hAnsi="Times New Roman" w:cs="Times New Roman"/>
        </w:rPr>
      </w:pPr>
      <w:r>
        <w:rPr>
          <w:rFonts w:ascii="Times New Roman" w:hAnsi="Times New Roman" w:cs="Times New Roman"/>
        </w:rPr>
        <w:t>Understand</w:t>
      </w:r>
      <w:r w:rsidRPr="0034656F">
        <w:rPr>
          <w:rFonts w:ascii="Times New Roman" w:hAnsi="Times New Roman" w:cs="Times New Roman"/>
        </w:rPr>
        <w:t xml:space="preserve"> the course content. This means doing the reading on time, participating in class, and asking question so that you are prepared to analyze sources and make connections between readings in sources in the blog.</w:t>
      </w:r>
    </w:p>
    <w:p w14:paraId="209EE2D2" w14:textId="77777777" w:rsidR="0034656F" w:rsidRPr="0034656F" w:rsidRDefault="0034656F" w:rsidP="009F658C">
      <w:pPr>
        <w:rPr>
          <w:rFonts w:ascii="Times New Roman" w:hAnsi="Times New Roman" w:cs="Times New Roman"/>
        </w:rPr>
      </w:pPr>
      <w:r w:rsidRPr="0034656F">
        <w:rPr>
          <w:rFonts w:ascii="Times New Roman" w:hAnsi="Times New Roman" w:cs="Times New Roman"/>
        </w:rPr>
        <w:t xml:space="preserve">Come prepared to class to use the in-class assignment time to reflect on your sources and get feedback. </w:t>
      </w:r>
    </w:p>
    <w:p w14:paraId="0A704C5D" w14:textId="77777777" w:rsidR="0034656F" w:rsidRPr="0034656F" w:rsidRDefault="0034656F" w:rsidP="009F658C">
      <w:pPr>
        <w:rPr>
          <w:rFonts w:ascii="Times New Roman" w:hAnsi="Times New Roman" w:cs="Times New Roman"/>
        </w:rPr>
      </w:pPr>
    </w:p>
    <w:p w14:paraId="112E367F" w14:textId="77777777" w:rsidR="0034656F" w:rsidRPr="0034656F" w:rsidRDefault="0034656F" w:rsidP="009F658C">
      <w:pPr>
        <w:rPr>
          <w:rFonts w:ascii="Times New Roman" w:hAnsi="Times New Roman" w:cs="Times New Roman"/>
        </w:rPr>
      </w:pPr>
      <w:r w:rsidRPr="0034656F">
        <w:rPr>
          <w:rFonts w:ascii="Times New Roman" w:hAnsi="Times New Roman" w:cs="Times New Roman"/>
          <w:b/>
        </w:rPr>
        <w:t>Feedback:</w:t>
      </w:r>
      <w:r w:rsidRPr="0034656F">
        <w:rPr>
          <w:rFonts w:ascii="Times New Roman" w:hAnsi="Times New Roman" w:cs="Times New Roman"/>
        </w:rPr>
        <w:t xml:space="preserve"> For each blog you complete, you are required to comment on the blogs of three of your classmates.</w:t>
      </w:r>
    </w:p>
    <w:p w14:paraId="34ED6E25" w14:textId="77777777" w:rsidR="0034656F" w:rsidRPr="0034656F" w:rsidRDefault="0034656F" w:rsidP="009F658C">
      <w:pPr>
        <w:rPr>
          <w:rFonts w:ascii="Times New Roman" w:hAnsi="Times New Roman" w:cs="Times New Roman"/>
        </w:rPr>
      </w:pPr>
    </w:p>
    <w:p w14:paraId="4CCF15DC" w14:textId="1B8CA196" w:rsidR="00F14C0A" w:rsidRPr="00197A1F" w:rsidRDefault="003E4686" w:rsidP="009F658C">
      <w:pPr>
        <w:rPr>
          <w:rFonts w:ascii="Times New Roman" w:hAnsi="Times New Roman" w:cs="Times New Roman"/>
        </w:rPr>
      </w:pPr>
      <w:r>
        <w:rPr>
          <w:rFonts w:ascii="Times New Roman" w:hAnsi="Times New Roman" w:cs="Times New Roman"/>
          <w:b/>
        </w:rPr>
        <w:t>Le</w:t>
      </w:r>
      <w:r w:rsidR="0034656F" w:rsidRPr="0034656F">
        <w:rPr>
          <w:rFonts w:ascii="Times New Roman" w:hAnsi="Times New Roman" w:cs="Times New Roman"/>
          <w:b/>
        </w:rPr>
        <w:t>n</w:t>
      </w:r>
      <w:r>
        <w:rPr>
          <w:rFonts w:ascii="Times New Roman" w:hAnsi="Times New Roman" w:cs="Times New Roman"/>
          <w:b/>
        </w:rPr>
        <w:t>g</w:t>
      </w:r>
      <w:r w:rsidR="0034656F" w:rsidRPr="0034656F">
        <w:rPr>
          <w:rFonts w:ascii="Times New Roman" w:hAnsi="Times New Roman" w:cs="Times New Roman"/>
          <w:b/>
        </w:rPr>
        <w:t>th:</w:t>
      </w:r>
      <w:r w:rsidR="0034656F">
        <w:rPr>
          <w:rFonts w:ascii="Times New Roman" w:hAnsi="Times New Roman" w:cs="Times New Roman"/>
        </w:rPr>
        <w:t xml:space="preserve"> </w:t>
      </w:r>
      <w:r w:rsidR="0034656F" w:rsidRPr="0034656F">
        <w:rPr>
          <w:rFonts w:ascii="Times New Roman" w:hAnsi="Times New Roman" w:cs="Times New Roman"/>
        </w:rPr>
        <w:t>Blogs should be 300-400 words in length (about 3 full paragraphs). Your responses should be at least 50 words in length (about 2-3 full sentences).</w:t>
      </w:r>
    </w:p>
    <w:p w14:paraId="7D49792D" w14:textId="77777777" w:rsidR="007B3F92" w:rsidRDefault="007B3F92" w:rsidP="009F658C">
      <w:pPr>
        <w:rPr>
          <w:rFonts w:ascii="Times New Roman" w:eastAsia="Arial" w:hAnsi="Times New Roman" w:cs="Times New Roman"/>
          <w:b/>
          <w:color w:val="000000" w:themeColor="text1"/>
        </w:rPr>
      </w:pPr>
    </w:p>
    <w:p w14:paraId="1037AC83" w14:textId="3DEABACB" w:rsidR="004C0C06" w:rsidRDefault="00207EB2" w:rsidP="009F658C">
      <w:pPr>
        <w:rPr>
          <w:rFonts w:ascii="Times New Roman" w:eastAsia="Arial" w:hAnsi="Times New Roman" w:cs="Times New Roman"/>
          <w:b/>
          <w:color w:val="000000" w:themeColor="text1"/>
        </w:rPr>
      </w:pPr>
      <w:r>
        <w:rPr>
          <w:rFonts w:ascii="Times New Roman" w:eastAsia="Arial" w:hAnsi="Times New Roman" w:cs="Times New Roman"/>
          <w:b/>
          <w:color w:val="000000" w:themeColor="text1"/>
        </w:rPr>
        <w:t xml:space="preserve">Video </w:t>
      </w:r>
      <w:r w:rsidR="004C0C06" w:rsidRPr="00197A1F">
        <w:rPr>
          <w:rFonts w:ascii="Times New Roman" w:eastAsia="Arial" w:hAnsi="Times New Roman" w:cs="Times New Roman"/>
          <w:b/>
          <w:color w:val="000000" w:themeColor="text1"/>
        </w:rPr>
        <w:t>Group Work Policy</w:t>
      </w:r>
    </w:p>
    <w:p w14:paraId="2621648F" w14:textId="65FAD5CE" w:rsidR="00700DAF" w:rsidRPr="00700DAF" w:rsidRDefault="009F658C" w:rsidP="00700DAF">
      <w:pPr>
        <w:rPr>
          <w:rFonts w:ascii="Times New Roman" w:eastAsia="Times New Roman" w:hAnsi="Times New Roman" w:cs="Times New Roman"/>
        </w:rPr>
      </w:pPr>
      <w:r w:rsidRPr="009F658C">
        <w:rPr>
          <w:rFonts w:ascii="Times New Roman" w:hAnsi="Times New Roman" w:cs="Times New Roman"/>
        </w:rPr>
        <w:t>The main goal of the video is for you to take this concepts, histories, and sources we discussed in class in order to help people understand how 1) race is socially constructed and 2) how it informs our conversations today. *You must connect readings from at least 2 parts of the course. In other wor</w:t>
      </w:r>
      <w:r>
        <w:rPr>
          <w:rFonts w:ascii="Times New Roman" w:hAnsi="Times New Roman" w:cs="Times New Roman"/>
        </w:rPr>
        <w:t>ds, what would Kelly Lytle Hern</w:t>
      </w:r>
      <w:r w:rsidRPr="009F658C">
        <w:rPr>
          <w:rFonts w:ascii="Times New Roman" w:hAnsi="Times New Roman" w:cs="Times New Roman"/>
        </w:rPr>
        <w:t>a</w:t>
      </w:r>
      <w:r>
        <w:rPr>
          <w:rFonts w:ascii="Times New Roman" w:hAnsi="Times New Roman" w:cs="Times New Roman"/>
        </w:rPr>
        <w:t>n</w:t>
      </w:r>
      <w:r w:rsidRPr="009F658C">
        <w:rPr>
          <w:rFonts w:ascii="Times New Roman" w:hAnsi="Times New Roman" w:cs="Times New Roman"/>
        </w:rPr>
        <w:t xml:space="preserve">dez say that "settler </w:t>
      </w:r>
      <w:r>
        <w:rPr>
          <w:rFonts w:ascii="Times New Roman" w:hAnsi="Times New Roman" w:cs="Times New Roman"/>
        </w:rPr>
        <w:t>colonialism</w:t>
      </w:r>
      <w:r w:rsidRPr="009F658C">
        <w:rPr>
          <w:rFonts w:ascii="Times New Roman" w:hAnsi="Times New Roman" w:cs="Times New Roman"/>
        </w:rPr>
        <w:t xml:space="preserve">" has to do with being undocumented or what would Ana Minian say about the history of Chinese detention in this country? </w:t>
      </w:r>
      <w:r w:rsidRPr="00D4359C">
        <w:rPr>
          <w:rFonts w:ascii="Times New Roman" w:hAnsi="Times New Roman" w:cs="Times New Roman"/>
        </w:rPr>
        <w:t>There is not one way to make the video. You may decide to use different medi</w:t>
      </w:r>
      <w:r w:rsidR="00700DAF" w:rsidRPr="00D4359C">
        <w:rPr>
          <w:rFonts w:ascii="Times New Roman" w:hAnsi="Times New Roman" w:cs="Times New Roman"/>
        </w:rPr>
        <w:t xml:space="preserve">ums including vlogs, </w:t>
      </w:r>
      <w:r w:rsidR="00700DAF" w:rsidRPr="00D4359C">
        <w:rPr>
          <w:rFonts w:ascii="Times New Roman" w:eastAsia="Times New Roman" w:hAnsi="Times New Roman" w:cs="Times New Roman"/>
          <w:color w:val="000000"/>
        </w:rPr>
        <w:t>Video scribe, Stop Motion</w:t>
      </w:r>
      <w:r w:rsidR="00700DAF" w:rsidRPr="00D4359C">
        <w:rPr>
          <w:rFonts w:ascii="Times New Roman" w:eastAsia="Times New Roman" w:hAnsi="Times New Roman" w:cs="Times New Roman"/>
        </w:rPr>
        <w:t xml:space="preserve">, iMovie, etc. </w:t>
      </w:r>
      <w:r w:rsidRPr="00D4359C">
        <w:rPr>
          <w:rFonts w:ascii="Times New Roman" w:hAnsi="Times New Roman" w:cs="Times New Roman"/>
        </w:rPr>
        <w:t xml:space="preserve">You might approach </w:t>
      </w:r>
      <w:r w:rsidR="00700DAF" w:rsidRPr="00D4359C">
        <w:rPr>
          <w:rFonts w:ascii="Times New Roman" w:hAnsi="Times New Roman" w:cs="Times New Roman"/>
        </w:rPr>
        <w:t>the video</w:t>
      </w:r>
      <w:r w:rsidRPr="00D4359C">
        <w:rPr>
          <w:rFonts w:ascii="Times New Roman" w:hAnsi="Times New Roman" w:cs="Times New Roman"/>
        </w:rPr>
        <w:t xml:space="preserve"> as a news report; a trailer to one of the books we ready,</w:t>
      </w:r>
      <w:r w:rsidRPr="009F658C">
        <w:rPr>
          <w:rFonts w:ascii="Times New Roman" w:hAnsi="Times New Roman" w:cs="Times New Roman"/>
        </w:rPr>
        <w:t xml:space="preserve"> </w:t>
      </w:r>
      <w:r w:rsidR="00700DAF">
        <w:rPr>
          <w:rFonts w:ascii="Times New Roman" w:hAnsi="Times New Roman" w:cs="Times New Roman"/>
        </w:rPr>
        <w:t>etc. We will discuss many times in class and generate ideas together.</w:t>
      </w:r>
      <w:r w:rsidRPr="009F658C">
        <w:rPr>
          <w:rFonts w:ascii="Times New Roman" w:hAnsi="Times New Roman" w:cs="Times New Roman"/>
        </w:rPr>
        <w:t xml:space="preserve"> </w:t>
      </w:r>
      <w:r w:rsidR="00A56ED0">
        <w:rPr>
          <w:rFonts w:ascii="Times New Roman" w:hAnsi="Times New Roman" w:cs="Times New Roman"/>
          <w:color w:val="000000" w:themeColor="text1"/>
        </w:rPr>
        <w:t>You will upload your</w:t>
      </w:r>
      <w:r w:rsidR="00207EB2" w:rsidRPr="00A56ED0">
        <w:rPr>
          <w:rFonts w:ascii="Times New Roman" w:hAnsi="Times New Roman" w:cs="Times New Roman"/>
          <w:color w:val="000000" w:themeColor="text1"/>
        </w:rPr>
        <w:t xml:space="preserve"> video presentations </w:t>
      </w:r>
      <w:r w:rsidR="00A56ED0">
        <w:rPr>
          <w:rFonts w:ascii="Times New Roman" w:hAnsi="Times New Roman" w:cs="Times New Roman"/>
          <w:color w:val="000000" w:themeColor="text1"/>
        </w:rPr>
        <w:t xml:space="preserve">to </w:t>
      </w:r>
      <w:r w:rsidR="00207EB2" w:rsidRPr="00A56ED0">
        <w:rPr>
          <w:rFonts w:ascii="Times New Roman" w:hAnsi="Times New Roman" w:cs="Times New Roman"/>
          <w:color w:val="000000" w:themeColor="text1"/>
        </w:rPr>
        <w:t>a shared Gfolder available only to those in the course.</w:t>
      </w:r>
      <w:r w:rsidR="00700DAF" w:rsidRPr="00700DAF">
        <w:t xml:space="preserve"> </w:t>
      </w:r>
      <w:r w:rsidR="00700DAF" w:rsidRPr="00700DAF">
        <w:rPr>
          <w:rFonts w:ascii="Times New Roman" w:eastAsia="Times New Roman" w:hAnsi="Times New Roman" w:cs="Times New Roman"/>
        </w:rPr>
        <w:t xml:space="preserve">Final videos should be between 2-5 minutes. </w:t>
      </w:r>
      <w:r w:rsidR="00700DAF">
        <w:rPr>
          <w:rFonts w:ascii="Times New Roman" w:eastAsia="Times New Roman" w:hAnsi="Times New Roman" w:cs="Times New Roman"/>
        </w:rPr>
        <w:t>Be aware that a</w:t>
      </w:r>
      <w:r w:rsidR="00700DAF" w:rsidRPr="00700DAF">
        <w:rPr>
          <w:rFonts w:ascii="Times New Roman" w:eastAsia="Times New Roman" w:hAnsi="Times New Roman" w:cs="Times New Roman"/>
        </w:rPr>
        <w:t xml:space="preserve"> high quality 5 minute video can take about 5-10 hours to produce.</w:t>
      </w:r>
    </w:p>
    <w:p w14:paraId="710CD5DC" w14:textId="77777777" w:rsidR="00207EB2" w:rsidRPr="00197A1F" w:rsidRDefault="00207EB2" w:rsidP="009F658C">
      <w:pPr>
        <w:rPr>
          <w:rFonts w:ascii="Times New Roman" w:hAnsi="Times New Roman" w:cs="Times New Roman"/>
          <w:color w:val="000000" w:themeColor="text1"/>
        </w:rPr>
      </w:pPr>
    </w:p>
    <w:p w14:paraId="42E1E1C6" w14:textId="28D7967B" w:rsidR="004C0C06" w:rsidRDefault="004C0C06" w:rsidP="009F658C">
      <w:pPr>
        <w:rPr>
          <w:rFonts w:ascii="Times New Roman" w:eastAsia="Arial" w:hAnsi="Times New Roman" w:cs="Times New Roman"/>
          <w:color w:val="000000" w:themeColor="text1"/>
        </w:rPr>
      </w:pPr>
      <w:r w:rsidRPr="00197A1F">
        <w:rPr>
          <w:rFonts w:ascii="Times New Roman" w:eastAsia="Arial" w:hAnsi="Times New Roman" w:cs="Times New Roman"/>
          <w:color w:val="000000" w:themeColor="text1"/>
        </w:rPr>
        <w:t xml:space="preserve">Everyone must take part in a group project. All members of a group will receive the same score; that is, the project is assessed and everyone receives this score. However, that number is only 90% of your grade for this project. The final 10% is </w:t>
      </w:r>
      <w:r w:rsidR="00D13A35">
        <w:rPr>
          <w:rFonts w:ascii="Times New Roman" w:eastAsia="Arial" w:hAnsi="Times New Roman" w:cs="Times New Roman"/>
          <w:color w:val="000000" w:themeColor="text1"/>
        </w:rPr>
        <w:t>individual</w:t>
      </w:r>
      <w:r w:rsidRPr="00197A1F">
        <w:rPr>
          <w:rFonts w:ascii="Times New Roman" w:eastAsia="Arial" w:hAnsi="Times New Roman" w:cs="Times New Roman"/>
          <w:color w:val="000000" w:themeColor="text1"/>
        </w:rPr>
        <w:t xml:space="preserve"> and refers to your teamwork. Every person in the group will provide the instructor with a suggested grade for every other member of the group, and the instructor will assign a grade that is informed by those suggestions. The grading criteria are the same as the group project. Once formed, groups cannot be altered or </w:t>
      </w:r>
      <w:r w:rsidRPr="00197A1F">
        <w:rPr>
          <w:rFonts w:ascii="Times New Roman" w:eastAsia="Arial" w:hAnsi="Times New Roman" w:cs="Times New Roman"/>
          <w:color w:val="000000" w:themeColor="text1"/>
        </w:rPr>
        <w:lastRenderedPageBreak/>
        <w:t>switched, except for reasons of extended hospitalization.</w:t>
      </w:r>
      <w:r w:rsidR="007B3F92">
        <w:rPr>
          <w:rFonts w:ascii="Times New Roman" w:eastAsia="Arial" w:hAnsi="Times New Roman" w:cs="Times New Roman"/>
          <w:color w:val="000000" w:themeColor="text1"/>
        </w:rPr>
        <w:t xml:space="preserve"> Students have the option of opting out of the group work assignment and </w:t>
      </w:r>
      <w:r w:rsidR="00F14C0A">
        <w:rPr>
          <w:rFonts w:ascii="Times New Roman" w:eastAsia="Arial" w:hAnsi="Times New Roman" w:cs="Times New Roman"/>
          <w:color w:val="000000" w:themeColor="text1"/>
        </w:rPr>
        <w:t>turning in a 5-</w:t>
      </w:r>
      <w:r w:rsidR="007B3F92">
        <w:rPr>
          <w:rFonts w:ascii="Times New Roman" w:eastAsia="Arial" w:hAnsi="Times New Roman" w:cs="Times New Roman"/>
          <w:color w:val="000000" w:themeColor="text1"/>
        </w:rPr>
        <w:t xml:space="preserve">page paper instead. You must meet w/ the professor by July 19 and receive permission </w:t>
      </w:r>
      <w:r w:rsidR="00F14C0A">
        <w:rPr>
          <w:rFonts w:ascii="Times New Roman" w:eastAsia="Arial" w:hAnsi="Times New Roman" w:cs="Times New Roman"/>
          <w:color w:val="000000" w:themeColor="text1"/>
        </w:rPr>
        <w:t>for this option.</w:t>
      </w:r>
    </w:p>
    <w:p w14:paraId="62FFCD31" w14:textId="77777777" w:rsidR="00207EB2" w:rsidRDefault="00207EB2" w:rsidP="009F658C">
      <w:pPr>
        <w:rPr>
          <w:rFonts w:ascii="Times New Roman" w:eastAsia="Arial" w:hAnsi="Times New Roman" w:cs="Times New Roman"/>
          <w:color w:val="000000" w:themeColor="text1"/>
        </w:rPr>
      </w:pPr>
    </w:p>
    <w:p w14:paraId="0A6FC5C4" w14:textId="761DFC15" w:rsidR="00207EB2" w:rsidRDefault="00207EB2" w:rsidP="009F658C">
      <w:pPr>
        <w:rPr>
          <w:rFonts w:ascii="Times New Roman" w:eastAsia="Arial" w:hAnsi="Times New Roman" w:cs="Times New Roman"/>
          <w:color w:val="000000" w:themeColor="text1"/>
        </w:rPr>
      </w:pPr>
      <w:r>
        <w:rPr>
          <w:rFonts w:ascii="Times New Roman" w:eastAsia="Arial" w:hAnsi="Times New Roman" w:cs="Times New Roman"/>
          <w:color w:val="000000" w:themeColor="text1"/>
        </w:rPr>
        <w:t>Students will be broken up into groups and each assigned a role based on skill sets and experience. Possible roles include: videographer; project manager; technology guru</w:t>
      </w:r>
    </w:p>
    <w:p w14:paraId="46096EB4" w14:textId="77777777" w:rsidR="00F14C0A" w:rsidRDefault="00F14C0A" w:rsidP="009F658C">
      <w:pPr>
        <w:rPr>
          <w:rFonts w:ascii="Times New Roman" w:eastAsia="Arial" w:hAnsi="Times New Roman" w:cs="Times New Roman"/>
          <w:color w:val="000000" w:themeColor="text1"/>
        </w:rPr>
      </w:pPr>
    </w:p>
    <w:p w14:paraId="72E8C854" w14:textId="71B4AB19" w:rsidR="00F14C0A" w:rsidRPr="009F658C" w:rsidRDefault="00F14C0A" w:rsidP="009F658C">
      <w:pPr>
        <w:rPr>
          <w:rFonts w:ascii="Times New Roman" w:hAnsi="Times New Roman" w:cs="Times New Roman"/>
        </w:rPr>
      </w:pPr>
      <w:r>
        <w:rPr>
          <w:rFonts w:ascii="Times New Roman" w:eastAsia="Arial" w:hAnsi="Times New Roman" w:cs="Times New Roman"/>
          <w:color w:val="000000" w:themeColor="text1"/>
        </w:rPr>
        <w:t>We will storyboard your presentations in class and you must have it signed off by the instructor or TA.</w:t>
      </w:r>
      <w:r w:rsidR="009F658C">
        <w:rPr>
          <w:rFonts w:ascii="Times New Roman" w:eastAsia="Arial" w:hAnsi="Times New Roman" w:cs="Times New Roman"/>
          <w:color w:val="000000" w:themeColor="text1"/>
        </w:rPr>
        <w:t xml:space="preserve"> Here is one sample of how to do a storyboard: </w:t>
      </w:r>
      <w:r w:rsidR="009F658C">
        <w:rPr>
          <w:rFonts w:ascii="Times New Roman" w:hAnsi="Times New Roman" w:cs="Times New Roman"/>
        </w:rPr>
        <w:t xml:space="preserve">Storyboard- </w:t>
      </w:r>
      <w:r w:rsidR="009F658C" w:rsidRPr="00901C33">
        <w:rPr>
          <w:rFonts w:ascii="Times New Roman" w:hAnsi="Times New Roman" w:cs="Times New Roman"/>
        </w:rPr>
        <w:t>https://www.vyond.com/resources/what-is-a-storyboard-and-why-do-you-need-one/</w:t>
      </w:r>
    </w:p>
    <w:p w14:paraId="6FDF9FD8" w14:textId="77777777" w:rsidR="00D479E9" w:rsidRDefault="00D479E9" w:rsidP="009F658C">
      <w:pPr>
        <w:rPr>
          <w:rFonts w:ascii="Times New Roman" w:eastAsia="Arial" w:hAnsi="Times New Roman" w:cs="Times New Roman"/>
          <w:color w:val="000000" w:themeColor="text1"/>
        </w:rPr>
      </w:pPr>
    </w:p>
    <w:p w14:paraId="7104257D" w14:textId="18E4E22C" w:rsidR="00D479E9" w:rsidRDefault="00D479E9" w:rsidP="009F658C">
      <w:pPr>
        <w:rPr>
          <w:rFonts w:ascii="Times New Roman" w:eastAsia="Arial" w:hAnsi="Times New Roman" w:cs="Times New Roman"/>
          <w:color w:val="000000" w:themeColor="text1"/>
        </w:rPr>
      </w:pPr>
      <w:r>
        <w:rPr>
          <w:rFonts w:ascii="Times New Roman" w:eastAsia="Arial" w:hAnsi="Times New Roman" w:cs="Times New Roman"/>
          <w:color w:val="000000" w:themeColor="text1"/>
        </w:rPr>
        <w:t>You will have help for your video presentations from representative from Arts and Humanities, should you need it. It is not required but should you wish to use it, we also have a recording studio on campus:</w:t>
      </w:r>
      <w:r w:rsidRPr="00D479E9">
        <w:t xml:space="preserve"> </w:t>
      </w:r>
      <w:r w:rsidRPr="00D479E9">
        <w:rPr>
          <w:rFonts w:ascii="Times New Roman" w:eastAsia="Times New Roman" w:hAnsi="Times New Roman" w:cs="Times New Roman"/>
        </w:rPr>
        <w:t>One Button Studio</w:t>
      </w:r>
      <w:r>
        <w:rPr>
          <w:rFonts w:ascii="Times New Roman" w:eastAsia="Arial" w:hAnsi="Times New Roman" w:cs="Times New Roman"/>
          <w:color w:val="000000" w:themeColor="text1"/>
        </w:rPr>
        <w:t xml:space="preserve"> </w:t>
      </w:r>
      <w:hyperlink r:id="rId13" w:history="1">
        <w:r w:rsidRPr="00A728F8">
          <w:rPr>
            <w:rStyle w:val="Hyperlink"/>
            <w:rFonts w:ascii="Times New Roman" w:eastAsia="Arial" w:hAnsi="Times New Roman" w:cs="Times New Roman"/>
          </w:rPr>
          <w:t>https://students.ucsd.edu/student-life/involvement/communication-leadership/onebuttonstudio/reserve.html</w:t>
        </w:r>
      </w:hyperlink>
    </w:p>
    <w:p w14:paraId="4B361D8D" w14:textId="77777777" w:rsidR="00D479E9" w:rsidRDefault="00D479E9" w:rsidP="009F658C">
      <w:pPr>
        <w:rPr>
          <w:rFonts w:ascii="Times New Roman" w:eastAsia="Times New Roman" w:hAnsi="Times New Roman" w:cs="Times New Roman"/>
        </w:rPr>
      </w:pPr>
    </w:p>
    <w:p w14:paraId="23A0C1BB" w14:textId="59DBDED1" w:rsidR="00D479E9" w:rsidRPr="00D479E9" w:rsidRDefault="00D479E9" w:rsidP="009F658C">
      <w:pPr>
        <w:rPr>
          <w:rFonts w:ascii="Times New Roman" w:eastAsia="Times New Roman" w:hAnsi="Times New Roman" w:cs="Times New Roman"/>
        </w:rPr>
      </w:pPr>
      <w:r>
        <w:rPr>
          <w:rFonts w:ascii="Times New Roman" w:eastAsia="Times New Roman" w:hAnsi="Times New Roman" w:cs="Times New Roman"/>
        </w:rPr>
        <w:t>* Important: The final product must be in a MP4 format in order to store the video in our class google dr</w:t>
      </w:r>
      <w:r w:rsidR="00207EB2">
        <w:rPr>
          <w:rFonts w:ascii="Times New Roman" w:eastAsia="Times New Roman" w:hAnsi="Times New Roman" w:cs="Times New Roman"/>
        </w:rPr>
        <w:t>ive folder</w:t>
      </w:r>
    </w:p>
    <w:p w14:paraId="3E04E235" w14:textId="77777777" w:rsidR="004C0C06" w:rsidRPr="00197A1F" w:rsidRDefault="004C0C06" w:rsidP="009F658C">
      <w:pPr>
        <w:rPr>
          <w:rStyle w:val="shvl-byline"/>
          <w:rFonts w:ascii="Times New Roman" w:hAnsi="Times New Roman" w:cs="Times New Roman"/>
          <w:b/>
          <w:color w:val="000000" w:themeColor="text1"/>
        </w:rPr>
      </w:pPr>
    </w:p>
    <w:p w14:paraId="1FFCE1F5" w14:textId="0F9C16B7" w:rsidR="00D01D2D" w:rsidRPr="00197A1F" w:rsidRDefault="00D01D2D" w:rsidP="009F658C">
      <w:pPr>
        <w:rPr>
          <w:rStyle w:val="shvl-byline"/>
          <w:rFonts w:ascii="Times New Roman" w:hAnsi="Times New Roman" w:cs="Times New Roman"/>
          <w:color w:val="000000" w:themeColor="text1"/>
        </w:rPr>
      </w:pPr>
      <w:r w:rsidRPr="00197A1F">
        <w:rPr>
          <w:rStyle w:val="shvl-byline"/>
          <w:rFonts w:ascii="Times New Roman" w:hAnsi="Times New Roman" w:cs="Times New Roman"/>
          <w:b/>
          <w:color w:val="000000" w:themeColor="text1"/>
        </w:rPr>
        <w:t xml:space="preserve">Attendance: </w:t>
      </w:r>
      <w:r w:rsidRPr="00197A1F">
        <w:rPr>
          <w:rStyle w:val="shvl-byline"/>
          <w:rFonts w:ascii="Times New Roman" w:hAnsi="Times New Roman" w:cs="Times New Roman"/>
          <w:color w:val="000000" w:themeColor="text1"/>
        </w:rPr>
        <w:t>Attendance is mandatory. Because this is summer session, one class is equivalent t</w:t>
      </w:r>
      <w:r w:rsidR="00F14C0A">
        <w:rPr>
          <w:rStyle w:val="shvl-byline"/>
          <w:rFonts w:ascii="Times New Roman" w:hAnsi="Times New Roman" w:cs="Times New Roman"/>
          <w:color w:val="000000" w:themeColor="text1"/>
        </w:rPr>
        <w:t>o 10% of the course, you will l</w:t>
      </w:r>
      <w:r w:rsidRPr="00197A1F">
        <w:rPr>
          <w:rStyle w:val="shvl-byline"/>
          <w:rFonts w:ascii="Times New Roman" w:hAnsi="Times New Roman" w:cs="Times New Roman"/>
          <w:color w:val="000000" w:themeColor="text1"/>
        </w:rPr>
        <w:t xml:space="preserve">ose 10% of your grade per absence. If you have a documented emergency (such as a medical issue) please see me. Points will also be deducted from your grade for tardiness. </w:t>
      </w:r>
    </w:p>
    <w:p w14:paraId="43753292" w14:textId="77777777" w:rsidR="00D01D2D" w:rsidRPr="00197A1F" w:rsidRDefault="00D01D2D" w:rsidP="009F658C">
      <w:pPr>
        <w:rPr>
          <w:rStyle w:val="shvl-byline"/>
          <w:rFonts w:ascii="Times New Roman" w:hAnsi="Times New Roman" w:cs="Times New Roman"/>
          <w:color w:val="000000" w:themeColor="text1"/>
        </w:rPr>
      </w:pPr>
    </w:p>
    <w:p w14:paraId="0221D838" w14:textId="77777777" w:rsidR="00D01D2D" w:rsidRDefault="00D01D2D" w:rsidP="009F658C">
      <w:pPr>
        <w:rPr>
          <w:rStyle w:val="shvl-byline"/>
          <w:rFonts w:ascii="Times New Roman" w:hAnsi="Times New Roman" w:cs="Times New Roman"/>
          <w:color w:val="000000" w:themeColor="text1"/>
        </w:rPr>
      </w:pPr>
      <w:r w:rsidRPr="00197A1F">
        <w:rPr>
          <w:rStyle w:val="shvl-byline"/>
          <w:rFonts w:ascii="Times New Roman" w:hAnsi="Times New Roman" w:cs="Times New Roman"/>
          <w:color w:val="000000" w:themeColor="text1"/>
        </w:rPr>
        <w:t>*There is no laptop or cell phone usage in class. On occasion, we will do a class assignment that requires laptops.</w:t>
      </w:r>
    </w:p>
    <w:p w14:paraId="727CFB74" w14:textId="77777777" w:rsidR="00207EB2" w:rsidRDefault="00207EB2" w:rsidP="009F658C">
      <w:pPr>
        <w:rPr>
          <w:rStyle w:val="shvl-byline"/>
          <w:rFonts w:ascii="Times New Roman" w:hAnsi="Times New Roman" w:cs="Times New Roman"/>
          <w:color w:val="000000" w:themeColor="text1"/>
        </w:rPr>
      </w:pPr>
    </w:p>
    <w:p w14:paraId="65D7D206" w14:textId="77777777" w:rsidR="00207EB2" w:rsidRPr="00197A1F" w:rsidRDefault="00207EB2" w:rsidP="009F658C">
      <w:pPr>
        <w:rPr>
          <w:rFonts w:ascii="Times New Roman" w:hAnsi="Times New Roman" w:cs="Times New Roman"/>
          <w:color w:val="000000" w:themeColor="text1"/>
        </w:rPr>
      </w:pPr>
      <w:r w:rsidRPr="00197A1F">
        <w:rPr>
          <w:rFonts w:ascii="Times New Roman" w:hAnsi="Times New Roman" w:cs="Times New Roman"/>
          <w:b/>
          <w:color w:val="000000" w:themeColor="text1"/>
        </w:rPr>
        <w:t xml:space="preserve">Late Policy:  </w:t>
      </w:r>
      <w:r w:rsidRPr="00197A1F">
        <w:rPr>
          <w:rFonts w:ascii="Times New Roman" w:hAnsi="Times New Roman" w:cs="Times New Roman"/>
          <w:color w:val="000000" w:themeColor="text1"/>
        </w:rPr>
        <w:t>I deduct 7 points from the total score (100 points) for papers for every 24 hours they are late.  Papers are due at the start of class.  If you have a medical emergency, please produce a doctor’s note and I will do my best to work with you.</w:t>
      </w:r>
    </w:p>
    <w:p w14:paraId="23A10B72" w14:textId="77777777" w:rsidR="00207EB2" w:rsidRPr="00197A1F" w:rsidRDefault="00207EB2" w:rsidP="009F658C">
      <w:pPr>
        <w:rPr>
          <w:rFonts w:ascii="Times New Roman" w:hAnsi="Times New Roman" w:cs="Times New Roman"/>
          <w:color w:val="000000"/>
        </w:rPr>
      </w:pPr>
    </w:p>
    <w:p w14:paraId="3FC78F78" w14:textId="400F8129" w:rsidR="00207EB2" w:rsidRPr="00207EB2" w:rsidRDefault="00207EB2" w:rsidP="009F658C">
      <w:pPr>
        <w:rPr>
          <w:rStyle w:val="shvl-byline"/>
          <w:rFonts w:ascii="Times New Roman" w:hAnsi="Times New Roman" w:cs="Times New Roman"/>
          <w:b/>
          <w:color w:val="000000" w:themeColor="text1"/>
          <w:spacing w:val="6"/>
        </w:rPr>
      </w:pPr>
      <w:r w:rsidRPr="00197A1F">
        <w:rPr>
          <w:rStyle w:val="Normal1"/>
          <w:rFonts w:ascii="Times New Roman" w:hAnsi="Times New Roman" w:cs="Times New Roman"/>
          <w:b/>
          <w:sz w:val="24"/>
          <w:szCs w:val="24"/>
        </w:rPr>
        <w:t>Policy on lecture notes</w:t>
      </w:r>
      <w:r w:rsidRPr="00197A1F">
        <w:rPr>
          <w:rStyle w:val="Normal1"/>
          <w:rFonts w:ascii="Times New Roman" w:hAnsi="Times New Roman" w:cs="Times New Roman"/>
          <w:b/>
          <w:color w:val="000000" w:themeColor="text1"/>
          <w:sz w:val="24"/>
          <w:szCs w:val="24"/>
        </w:rPr>
        <w:t xml:space="preserve">: </w:t>
      </w:r>
      <w:r w:rsidRPr="00197A1F">
        <w:rPr>
          <w:rFonts w:ascii="Times New Roman" w:hAnsi="Times New Roman" w:cs="Times New Roman"/>
          <w:color w:val="000000" w:themeColor="text1"/>
        </w:rPr>
        <w:t>I do not share lecture notes. If you need notes, ask a colleague in class.</w:t>
      </w:r>
    </w:p>
    <w:p w14:paraId="67709344" w14:textId="77777777" w:rsidR="00D01D2D" w:rsidRPr="00197A1F" w:rsidRDefault="00D01D2D" w:rsidP="009F658C">
      <w:pPr>
        <w:rPr>
          <w:rStyle w:val="shvl-byline"/>
          <w:rFonts w:ascii="Times New Roman" w:hAnsi="Times New Roman" w:cs="Times New Roman"/>
          <w:b/>
          <w:color w:val="000000" w:themeColor="text1"/>
        </w:rPr>
      </w:pPr>
    </w:p>
    <w:p w14:paraId="64CE7703" w14:textId="19C9C769" w:rsidR="00D01D2D" w:rsidRPr="00197A1F" w:rsidRDefault="00D01D2D" w:rsidP="009F658C">
      <w:pPr>
        <w:rPr>
          <w:rFonts w:ascii="Times New Roman" w:hAnsi="Times New Roman" w:cs="Times New Roman"/>
          <w:color w:val="000000" w:themeColor="text1"/>
        </w:rPr>
      </w:pPr>
      <w:r w:rsidRPr="00197A1F">
        <w:rPr>
          <w:rStyle w:val="shvl-byline"/>
          <w:rFonts w:ascii="Times New Roman" w:hAnsi="Times New Roman" w:cs="Times New Roman"/>
          <w:b/>
          <w:color w:val="000000" w:themeColor="text1"/>
        </w:rPr>
        <w:t xml:space="preserve">Disability access policy: </w:t>
      </w:r>
      <w:hyperlink r:id="rId14" w:history="1">
        <w:r w:rsidRPr="00197A1F">
          <w:rPr>
            <w:rStyle w:val="Hyperlink"/>
            <w:rFonts w:ascii="Times New Roman" w:hAnsi="Times New Roman" w:cs="Times New Roman"/>
            <w:color w:val="000000" w:themeColor="text1"/>
          </w:rPr>
          <w:t>http://osd.ucsd.edu</w:t>
        </w:r>
      </w:hyperlink>
      <w:r w:rsidR="0045543E" w:rsidRPr="00197A1F">
        <w:rPr>
          <w:rFonts w:ascii="Times New Roman" w:hAnsi="Times New Roman" w:cs="Times New Roman"/>
          <w:color w:val="000000" w:themeColor="text1"/>
        </w:rPr>
        <w:t xml:space="preserve">. </w:t>
      </w:r>
    </w:p>
    <w:p w14:paraId="76A03652" w14:textId="14EC7CA2" w:rsidR="004C0C06" w:rsidRPr="00197A1F" w:rsidRDefault="004C0C06" w:rsidP="009F658C">
      <w:pPr>
        <w:rPr>
          <w:rFonts w:ascii="Times New Roman" w:hAnsi="Times New Roman" w:cs="Times New Roman"/>
          <w:color w:val="000000" w:themeColor="text1"/>
        </w:rPr>
      </w:pPr>
      <w:r w:rsidRPr="00197A1F">
        <w:rPr>
          <w:rFonts w:ascii="Times New Roman" w:eastAsia="Arial" w:hAnsi="Times New Roman" w:cs="Times New Roman"/>
          <w:color w:val="000000" w:themeColor="text1"/>
        </w:rPr>
        <w:t xml:space="preserve">The University is committed to providing reasonable accommodations for all persons with disabilities. Students who need accommodations must be registered with Student Disability Services. Students with special needs who meet criteria for the Americans with Disabilities Act (ADA) provisions must provide written documentation of the need for accommodations from the Counseling Center by the end of week three of the class in order for the instructor to plan accordingly. Failure to provide written documentation will prevent your instructor from making the necessary accommodations.  </w:t>
      </w:r>
    </w:p>
    <w:p w14:paraId="7B50F134" w14:textId="77777777" w:rsidR="004C0C06" w:rsidRPr="00197A1F" w:rsidRDefault="004C0C06" w:rsidP="009F658C">
      <w:pPr>
        <w:rPr>
          <w:rFonts w:ascii="Times New Roman" w:hAnsi="Times New Roman" w:cs="Times New Roman"/>
          <w:color w:val="000000" w:themeColor="text1"/>
        </w:rPr>
      </w:pPr>
      <w:r w:rsidRPr="00197A1F">
        <w:rPr>
          <w:rFonts w:ascii="Times New Roman" w:eastAsia="Arial" w:hAnsi="Times New Roman" w:cs="Times New Roman"/>
          <w:color w:val="000000" w:themeColor="text1"/>
        </w:rPr>
        <w:t xml:space="preserve"> </w:t>
      </w:r>
    </w:p>
    <w:p w14:paraId="6B425D30" w14:textId="77777777" w:rsidR="004C0C06" w:rsidRPr="00197A1F" w:rsidRDefault="004C0C06" w:rsidP="009F658C">
      <w:pPr>
        <w:rPr>
          <w:rFonts w:ascii="Times New Roman" w:hAnsi="Times New Roman" w:cs="Times New Roman"/>
          <w:color w:val="000000" w:themeColor="text1"/>
        </w:rPr>
      </w:pPr>
      <w:r w:rsidRPr="00197A1F">
        <w:rPr>
          <w:rFonts w:ascii="Times New Roman" w:eastAsia="Arial" w:hAnsi="Times New Roman" w:cs="Times New Roman"/>
          <w:b/>
          <w:color w:val="000000" w:themeColor="text1"/>
        </w:rPr>
        <w:t>Title IX Compliance</w:t>
      </w:r>
    </w:p>
    <w:p w14:paraId="6BFDD9AB" w14:textId="77777777" w:rsidR="004C0C06" w:rsidRPr="00197A1F" w:rsidRDefault="004C0C06" w:rsidP="009F658C">
      <w:pPr>
        <w:rPr>
          <w:rFonts w:ascii="Times New Roman" w:hAnsi="Times New Roman" w:cs="Times New Roman"/>
          <w:color w:val="000000" w:themeColor="text1"/>
        </w:rPr>
      </w:pPr>
      <w:r w:rsidRPr="00197A1F">
        <w:rPr>
          <w:rFonts w:ascii="Times New Roman" w:hAnsi="Times New Roman" w:cs="Times New Roman"/>
          <w:color w:val="000000" w:themeColor="text1"/>
        </w:rPr>
        <w:t xml:space="preserve">The Office for the Prevention of Harassment and Discrimination (OPHD) is the Title IX Office for UC San Diego and investigates reports of sexual harassment, sexual violence, dating and </w:t>
      </w:r>
      <w:r w:rsidRPr="00197A1F">
        <w:rPr>
          <w:rFonts w:ascii="Times New Roman" w:hAnsi="Times New Roman" w:cs="Times New Roman"/>
          <w:color w:val="000000" w:themeColor="text1"/>
        </w:rPr>
        <w:lastRenderedPageBreak/>
        <w:t xml:space="preserve">domestic violence and stalking.  You may file a report online with the UC San Diego Office for the Prevention of Harassment and Discrimination (OPHD) at </w:t>
      </w:r>
      <w:hyperlink r:id="rId15" w:tgtFrame="_blank" w:history="1">
        <w:r w:rsidRPr="00197A1F">
          <w:rPr>
            <w:rStyle w:val="Hyperlink"/>
            <w:rFonts w:ascii="Times New Roman" w:hAnsi="Times New Roman" w:cs="Times New Roman"/>
            <w:color w:val="000000" w:themeColor="text1"/>
          </w:rPr>
          <w:t>http://ophd.ucsd.edu/reportbiasform.asp</w:t>
        </w:r>
      </w:hyperlink>
      <w:r w:rsidRPr="00197A1F">
        <w:rPr>
          <w:rFonts w:ascii="Times New Roman" w:hAnsi="Times New Roman" w:cs="Times New Roman"/>
          <w:color w:val="000000" w:themeColor="text1"/>
        </w:rPr>
        <w:t xml:space="preserve"> or you may call OPHD at 858-534-8298.  For further information about OPHD, please visit </w:t>
      </w:r>
      <w:hyperlink r:id="rId16" w:history="1">
        <w:r w:rsidRPr="00197A1F">
          <w:rPr>
            <w:rStyle w:val="Hyperlink"/>
            <w:rFonts w:ascii="Times New Roman" w:hAnsi="Times New Roman" w:cs="Times New Roman"/>
            <w:color w:val="000000" w:themeColor="text1"/>
          </w:rPr>
          <w:t>http://ophd.ucsd.edu/</w:t>
        </w:r>
      </w:hyperlink>
      <w:r w:rsidRPr="00197A1F">
        <w:rPr>
          <w:rFonts w:ascii="Times New Roman" w:hAnsi="Times New Roman" w:cs="Times New Roman"/>
          <w:color w:val="000000" w:themeColor="text1"/>
        </w:rPr>
        <w:t>.</w:t>
      </w:r>
    </w:p>
    <w:p w14:paraId="0494703B" w14:textId="77777777" w:rsidR="004C0C06" w:rsidRPr="00197A1F" w:rsidRDefault="004C0C06" w:rsidP="009F658C">
      <w:pPr>
        <w:rPr>
          <w:rFonts w:ascii="Times New Roman" w:hAnsi="Times New Roman" w:cs="Times New Roman"/>
          <w:color w:val="000000" w:themeColor="text1"/>
        </w:rPr>
      </w:pPr>
    </w:p>
    <w:p w14:paraId="46F54DBB" w14:textId="2DDACB07" w:rsidR="009004DE" w:rsidRPr="000D648D" w:rsidRDefault="000214B4" w:rsidP="009F658C">
      <w:pPr>
        <w:rPr>
          <w:rFonts w:ascii="Times New Roman" w:hAnsi="Times New Roman" w:cs="Times New Roman"/>
        </w:rPr>
      </w:pPr>
      <w:r w:rsidRPr="00197A1F">
        <w:rPr>
          <w:rFonts w:ascii="Times New Roman" w:hAnsi="Times New Roman" w:cs="Times New Roman"/>
          <w:b/>
        </w:rPr>
        <w:t xml:space="preserve">Readings:  </w:t>
      </w:r>
      <w:r w:rsidRPr="00197A1F">
        <w:rPr>
          <w:rFonts w:ascii="Times New Roman" w:hAnsi="Times New Roman" w:cs="Times New Roman"/>
        </w:rPr>
        <w:t xml:space="preserve">Completing the readings by the date assigned will help you get the most out of lectures </w:t>
      </w:r>
      <w:r w:rsidRPr="000D648D">
        <w:rPr>
          <w:rFonts w:ascii="Times New Roman" w:hAnsi="Times New Roman" w:cs="Times New Roman"/>
        </w:rPr>
        <w:t xml:space="preserve">and presentations.  Your </w:t>
      </w:r>
      <w:r w:rsidRPr="000D648D">
        <w:rPr>
          <w:rFonts w:ascii="Times New Roman" w:hAnsi="Times New Roman" w:cs="Times New Roman"/>
          <w:b/>
          <w:color w:val="000000" w:themeColor="text1"/>
        </w:rPr>
        <w:t>objective</w:t>
      </w:r>
      <w:r w:rsidRPr="000D648D">
        <w:rPr>
          <w:rFonts w:ascii="Times New Roman" w:hAnsi="Times New Roman" w:cs="Times New Roman"/>
          <w:color w:val="000000" w:themeColor="text1"/>
        </w:rPr>
        <w:t xml:space="preserve"> </w:t>
      </w:r>
      <w:r w:rsidRPr="000D648D">
        <w:rPr>
          <w:rFonts w:ascii="Times New Roman" w:hAnsi="Times New Roman" w:cs="Times New Roman"/>
        </w:rPr>
        <w:t>is to draw the connections between the readings, lectures and discussions.  The lectures will elaborate on some of the key concepts in the readings, but they will not be a review of the readings.</w:t>
      </w:r>
    </w:p>
    <w:p w14:paraId="48BA6C43" w14:textId="77777777" w:rsidR="000D648D" w:rsidRPr="000D648D" w:rsidRDefault="000D648D" w:rsidP="009F658C">
      <w:pPr>
        <w:rPr>
          <w:rFonts w:ascii="Times New Roman" w:hAnsi="Times New Roman" w:cs="Times New Roman"/>
          <w:b/>
        </w:rPr>
      </w:pPr>
    </w:p>
    <w:p w14:paraId="7FB880ED" w14:textId="58C2B6A7" w:rsidR="000D648D" w:rsidRDefault="000D648D" w:rsidP="009F658C">
      <w:pPr>
        <w:pStyle w:val="Default"/>
        <w:rPr>
          <w:rFonts w:ascii="Times New Roman" w:hAnsi="Times New Roman" w:cs="Times New Roman"/>
        </w:rPr>
      </w:pPr>
      <w:r w:rsidRPr="000D648D">
        <w:rPr>
          <w:rFonts w:ascii="Times New Roman" w:hAnsi="Times New Roman" w:cs="Times New Roman"/>
          <w:b/>
          <w:bCs/>
        </w:rPr>
        <w:t xml:space="preserve">Ticket out the Door </w:t>
      </w:r>
      <w:r w:rsidRPr="000D648D">
        <w:rPr>
          <w:rFonts w:ascii="Times New Roman" w:hAnsi="Times New Roman" w:cs="Times New Roman"/>
        </w:rPr>
        <w:t>– At the end of class, students will summarize the lecture today, or provide one new personal significant learning outcome (in 3-5 sentences), and give their response to the professor for th</w:t>
      </w:r>
      <w:r>
        <w:rPr>
          <w:rFonts w:ascii="Times New Roman" w:hAnsi="Times New Roman" w:cs="Times New Roman"/>
        </w:rPr>
        <w:t>eir ticket out of the door.</w:t>
      </w:r>
    </w:p>
    <w:p w14:paraId="43226F7C" w14:textId="77777777" w:rsidR="00476902" w:rsidRPr="000D648D" w:rsidRDefault="00476902" w:rsidP="009F658C">
      <w:pPr>
        <w:pStyle w:val="Default"/>
        <w:rPr>
          <w:rFonts w:ascii="Times New Roman" w:hAnsi="Times New Roman" w:cs="Times New Roman"/>
        </w:rPr>
      </w:pPr>
    </w:p>
    <w:p w14:paraId="77519BD6" w14:textId="77777777" w:rsidR="00C863AB" w:rsidRPr="000D648D" w:rsidRDefault="00C863AB"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p>
    <w:p w14:paraId="10D44B85" w14:textId="77777777" w:rsidR="00C642BF" w:rsidRPr="00197A1F"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Part I: July 5: Settler Colonialism, Whiteness, Blackness and Citizenship</w:t>
      </w:r>
    </w:p>
    <w:p w14:paraId="3B61DAA6" w14:textId="77777777" w:rsidR="0027531B" w:rsidRPr="00197A1F"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Week 1:</w:t>
      </w:r>
    </w:p>
    <w:p w14:paraId="340DE806" w14:textId="77777777" w:rsidR="0033473D" w:rsidRPr="00197A1F" w:rsidRDefault="00B010E9"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July 3</w:t>
      </w:r>
      <w:r w:rsidR="00DA564A" w:rsidRPr="00197A1F">
        <w:rPr>
          <w:rFonts w:ascii="Times New Roman" w:hAnsi="Times New Roman" w:cs="Times New Roman"/>
          <w:b/>
        </w:rPr>
        <w:t>:</w:t>
      </w:r>
      <w:r w:rsidR="006D5FFD" w:rsidRPr="00197A1F">
        <w:rPr>
          <w:rFonts w:ascii="Times New Roman" w:hAnsi="Times New Roman" w:cs="Times New Roman"/>
          <w:b/>
        </w:rPr>
        <w:t xml:space="preserve"> How are racial categories created and how do they change over time?</w:t>
      </w:r>
    </w:p>
    <w:p w14:paraId="148B003B" w14:textId="77777777" w:rsidR="00FC6E20" w:rsidRPr="00197A1F" w:rsidRDefault="00FC6E20"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rPr>
      </w:pPr>
      <w:r w:rsidRPr="00197A1F">
        <w:rPr>
          <w:rFonts w:ascii="Times New Roman" w:hAnsi="Times New Roman" w:cs="Times New Roman"/>
          <w:color w:val="000000"/>
        </w:rPr>
        <w:t>What do we mean that race is socially constructed? What does science have to do with race?</w:t>
      </w:r>
    </w:p>
    <w:p w14:paraId="339486F0" w14:textId="74F04909" w:rsidR="00C87C74" w:rsidRPr="00197A1F" w:rsidRDefault="00DA564A"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rPr>
        <w:t>In class-d</w:t>
      </w:r>
      <w:r w:rsidR="00A507B2" w:rsidRPr="00197A1F">
        <w:rPr>
          <w:rFonts w:ascii="Times New Roman" w:hAnsi="Times New Roman" w:cs="Times New Roman"/>
        </w:rPr>
        <w:t xml:space="preserve">ocumentary: </w:t>
      </w:r>
      <w:r w:rsidR="00A507B2" w:rsidRPr="00197A1F">
        <w:rPr>
          <w:rFonts w:ascii="Times New Roman" w:hAnsi="Times New Roman" w:cs="Times New Roman"/>
          <w:bCs/>
          <w:i/>
        </w:rPr>
        <w:t>Race: The Power of An Illusion</w:t>
      </w:r>
      <w:r w:rsidR="00A217E2" w:rsidRPr="00197A1F">
        <w:rPr>
          <w:rFonts w:ascii="Times New Roman" w:hAnsi="Times New Roman" w:cs="Times New Roman"/>
          <w:bCs/>
          <w:i/>
        </w:rPr>
        <w:t xml:space="preserve">, </w:t>
      </w:r>
      <w:r w:rsidR="00C87C74" w:rsidRPr="00197A1F">
        <w:rPr>
          <w:rFonts w:ascii="Times New Roman" w:hAnsi="Times New Roman" w:cs="Times New Roman"/>
          <w:bCs/>
          <w:i/>
        </w:rPr>
        <w:t>Episode One: The Difference Between Us</w:t>
      </w:r>
    </w:p>
    <w:p w14:paraId="79C66AC7" w14:textId="77777777" w:rsidR="009004DE" w:rsidRDefault="009004DE"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p>
    <w:p w14:paraId="6409852B" w14:textId="77777777" w:rsidR="00A507B2" w:rsidRPr="00197A1F" w:rsidRDefault="00B010E9"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Discussion on t</w:t>
      </w:r>
      <w:r w:rsidR="00A507B2" w:rsidRPr="00197A1F">
        <w:rPr>
          <w:rFonts w:ascii="Times New Roman" w:hAnsi="Times New Roman" w:cs="Times New Roman"/>
          <w:b/>
        </w:rPr>
        <w:t>ools of the trade:</w:t>
      </w:r>
    </w:p>
    <w:p w14:paraId="4AD0DF5D" w14:textId="5E04FB29" w:rsidR="00A217E2" w:rsidRDefault="00A217E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rPr>
        <w:t>Time management</w:t>
      </w:r>
      <w:r w:rsidR="00731B92">
        <w:rPr>
          <w:rFonts w:ascii="Times New Roman" w:hAnsi="Times New Roman" w:cs="Times New Roman"/>
        </w:rPr>
        <w:t>-the unschedule</w:t>
      </w:r>
      <w:r w:rsidR="00F2532F" w:rsidRPr="00197A1F">
        <w:rPr>
          <w:rFonts w:ascii="Times New Roman" w:hAnsi="Times New Roman" w:cs="Times New Roman"/>
        </w:rPr>
        <w:t xml:space="preserve"> (handout)</w:t>
      </w:r>
    </w:p>
    <w:p w14:paraId="789362FF" w14:textId="442BBB20" w:rsidR="00731B92" w:rsidRDefault="00731B9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731B92">
        <w:rPr>
          <w:rFonts w:ascii="Times New Roman" w:hAnsi="Times New Roman" w:cs="Times New Roman"/>
        </w:rPr>
        <w:t>http://firstthingsproductivity.com/unschedule/</w:t>
      </w:r>
    </w:p>
    <w:p w14:paraId="5CA72807" w14:textId="00010C8B" w:rsidR="00476902" w:rsidRPr="00476902" w:rsidRDefault="0047690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Pr>
          <w:rFonts w:ascii="Times New Roman" w:hAnsi="Times New Roman" w:cs="Times New Roman"/>
        </w:rPr>
        <w:t>How to read a book-discussion</w:t>
      </w:r>
    </w:p>
    <w:p w14:paraId="289A450E" w14:textId="3922E994" w:rsidR="00207EB2" w:rsidRDefault="0047690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rPr>
        <w:t>What is a primary source (handout)</w:t>
      </w:r>
    </w:p>
    <w:p w14:paraId="0B6796F4" w14:textId="77777777" w:rsidR="00476902" w:rsidRDefault="0047690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p>
    <w:p w14:paraId="4398890E" w14:textId="77777777" w:rsidR="00207EB2" w:rsidRPr="00197A1F" w:rsidRDefault="00207EB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rPr>
        <w:t xml:space="preserve">In class work: primary source: </w:t>
      </w:r>
      <w:hyperlink r:id="rId17" w:history="1">
        <w:r w:rsidRPr="00197A1F">
          <w:rPr>
            <w:rFonts w:ascii="Times New Roman" w:eastAsia="Times New Roman" w:hAnsi="Times New Roman" w:cs="Times New Roman"/>
            <w:color w:val="0000FF"/>
            <w:u w:val="single"/>
          </w:rPr>
          <w:t>http://www.indiancanyon.org/ACTof1850.html</w:t>
        </w:r>
      </w:hyperlink>
    </w:p>
    <w:p w14:paraId="78D2A1DD" w14:textId="77777777" w:rsidR="00207EB2" w:rsidRPr="00197A1F" w:rsidRDefault="00207EB2"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p>
    <w:p w14:paraId="41F320D0" w14:textId="04E748B2" w:rsidR="00D13A35" w:rsidRDefault="00B010E9"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rPr>
      </w:pPr>
      <w:r w:rsidRPr="00197A1F">
        <w:rPr>
          <w:rFonts w:ascii="Times New Roman" w:hAnsi="Times New Roman" w:cs="Times New Roman"/>
          <w:b/>
        </w:rPr>
        <w:t>July 5</w:t>
      </w:r>
      <w:r w:rsidR="00DA564A" w:rsidRPr="00197A1F">
        <w:rPr>
          <w:rFonts w:ascii="Times New Roman" w:hAnsi="Times New Roman" w:cs="Times New Roman"/>
          <w:b/>
        </w:rPr>
        <w:t>:</w:t>
      </w:r>
      <w:r w:rsidR="00DA564A" w:rsidRPr="00197A1F">
        <w:rPr>
          <w:rFonts w:ascii="Times New Roman" w:hAnsi="Times New Roman" w:cs="Times New Roman"/>
        </w:rPr>
        <w:t xml:space="preserve"> </w:t>
      </w:r>
      <w:r w:rsidR="00DA564A" w:rsidRPr="00197A1F">
        <w:rPr>
          <w:rFonts w:ascii="Times New Roman" w:hAnsi="Times New Roman" w:cs="Times New Roman"/>
          <w:i/>
          <w:color w:val="000000"/>
        </w:rPr>
        <w:t>Vocabulary</w:t>
      </w:r>
      <w:r w:rsidR="00DA564A" w:rsidRPr="00197A1F">
        <w:rPr>
          <w:rFonts w:ascii="Times New Roman" w:hAnsi="Times New Roman" w:cs="Times New Roman"/>
          <w:color w:val="000000"/>
        </w:rPr>
        <w:t xml:space="preserve">: </w:t>
      </w:r>
    </w:p>
    <w:p w14:paraId="27662860" w14:textId="60B38C64" w:rsidR="009004DE" w:rsidRDefault="009004DE"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rPr>
      </w:pPr>
      <w:r>
        <w:rPr>
          <w:rFonts w:ascii="Times New Roman" w:hAnsi="Times New Roman" w:cs="Times New Roman"/>
          <w:color w:val="000000"/>
        </w:rPr>
        <w:t>settler colonialism</w:t>
      </w:r>
    </w:p>
    <w:p w14:paraId="2B622B40" w14:textId="1527AF5D" w:rsidR="0033473D" w:rsidRPr="00197A1F" w:rsidRDefault="00C87C74"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i/>
        </w:rPr>
        <w:t>City of Inmates</w:t>
      </w:r>
      <w:r w:rsidRPr="00197A1F">
        <w:rPr>
          <w:rFonts w:ascii="Times New Roman" w:hAnsi="Times New Roman" w:cs="Times New Roman"/>
        </w:rPr>
        <w:t>, introduction</w:t>
      </w:r>
      <w:r w:rsidR="00B010E9" w:rsidRPr="00197A1F">
        <w:rPr>
          <w:rFonts w:ascii="Times New Roman" w:hAnsi="Times New Roman" w:cs="Times New Roman"/>
        </w:rPr>
        <w:t xml:space="preserve"> and </w:t>
      </w:r>
      <w:r w:rsidR="00DA564A" w:rsidRPr="00197A1F">
        <w:rPr>
          <w:rFonts w:ascii="Times New Roman" w:hAnsi="Times New Roman" w:cs="Times New Roman"/>
        </w:rPr>
        <w:t>Chapter</w:t>
      </w:r>
      <w:r w:rsidR="00A507B2" w:rsidRPr="00197A1F">
        <w:rPr>
          <w:rFonts w:ascii="Times New Roman" w:hAnsi="Times New Roman" w:cs="Times New Roman"/>
        </w:rPr>
        <w:t xml:space="preserve"> </w:t>
      </w:r>
      <w:r w:rsidR="00DA564A" w:rsidRPr="00197A1F">
        <w:rPr>
          <w:rFonts w:ascii="Times New Roman" w:hAnsi="Times New Roman" w:cs="Times New Roman"/>
        </w:rPr>
        <w:t>1</w:t>
      </w:r>
    </w:p>
    <w:p w14:paraId="63B68C36" w14:textId="26E207B0" w:rsidR="00A507B2" w:rsidRPr="00197A1F" w:rsidRDefault="009004DE"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themeColor="text1"/>
        </w:rPr>
      </w:pPr>
      <w:r w:rsidRPr="00197A1F">
        <w:rPr>
          <w:rFonts w:ascii="Times New Roman" w:hAnsi="Times New Roman" w:cs="Times New Roman"/>
          <w:color w:val="FF0000"/>
        </w:rPr>
        <w:t>DUE</w:t>
      </w:r>
      <w:r>
        <w:rPr>
          <w:rFonts w:ascii="Times New Roman" w:hAnsi="Times New Roman" w:cs="Times New Roman"/>
          <w:color w:val="000000" w:themeColor="text1"/>
        </w:rPr>
        <w:t xml:space="preserve">: </w:t>
      </w:r>
      <w:r w:rsidR="00B010E9" w:rsidRPr="00197A1F">
        <w:rPr>
          <w:rFonts w:ascii="Times New Roman" w:hAnsi="Times New Roman" w:cs="Times New Roman"/>
          <w:color w:val="000000" w:themeColor="text1"/>
        </w:rPr>
        <w:t>I</w:t>
      </w:r>
      <w:r w:rsidR="00A217E2" w:rsidRPr="00197A1F">
        <w:rPr>
          <w:rFonts w:ascii="Times New Roman" w:hAnsi="Times New Roman" w:cs="Times New Roman"/>
          <w:color w:val="000000" w:themeColor="text1"/>
        </w:rPr>
        <w:t xml:space="preserve">dentify primary source for </w:t>
      </w:r>
      <w:r w:rsidR="00F2532F" w:rsidRPr="00197A1F">
        <w:rPr>
          <w:rFonts w:ascii="Times New Roman" w:hAnsi="Times New Roman" w:cs="Times New Roman"/>
          <w:color w:val="000000" w:themeColor="text1"/>
        </w:rPr>
        <w:t>blog</w:t>
      </w:r>
      <w:r>
        <w:rPr>
          <w:rFonts w:ascii="Times New Roman" w:hAnsi="Times New Roman" w:cs="Times New Roman"/>
          <w:color w:val="000000" w:themeColor="text1"/>
        </w:rPr>
        <w:t>. Bring to class and be prepared to discuss and connect to the readings.</w:t>
      </w:r>
      <w:r w:rsidR="00D4359C">
        <w:rPr>
          <w:rFonts w:ascii="Times New Roman" w:hAnsi="Times New Roman" w:cs="Times New Roman"/>
          <w:color w:val="000000" w:themeColor="text1"/>
        </w:rPr>
        <w:t xml:space="preserve"> </w:t>
      </w:r>
    </w:p>
    <w:p w14:paraId="6D2DD073" w14:textId="77777777" w:rsidR="0033473D" w:rsidRPr="00197A1F" w:rsidRDefault="0033473D"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p>
    <w:p w14:paraId="11A2CE02" w14:textId="77777777" w:rsidR="0027531B" w:rsidRPr="00197A1F" w:rsidRDefault="0033473D"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Week 2:</w:t>
      </w:r>
      <w:r w:rsidR="00DA564A" w:rsidRPr="00197A1F">
        <w:rPr>
          <w:rFonts w:ascii="Times New Roman" w:hAnsi="Times New Roman" w:cs="Times New Roman"/>
          <w:b/>
        </w:rPr>
        <w:t xml:space="preserve"> </w:t>
      </w:r>
    </w:p>
    <w:p w14:paraId="2DC5CA84" w14:textId="77777777" w:rsidR="00DA564A" w:rsidRPr="00197A1F" w:rsidRDefault="00DA564A"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r w:rsidRPr="00197A1F">
        <w:rPr>
          <w:rFonts w:ascii="Times New Roman" w:hAnsi="Times New Roman" w:cs="Times New Roman"/>
          <w:b/>
        </w:rPr>
        <w:t>Mass Incarceration and its roots</w:t>
      </w:r>
    </w:p>
    <w:p w14:paraId="085C28ED" w14:textId="77777777" w:rsidR="00A7395D"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A7395D">
        <w:rPr>
          <w:rFonts w:ascii="Times New Roman" w:hAnsi="Times New Roman" w:cs="Times New Roman"/>
          <w:b/>
        </w:rPr>
        <w:t>July 10</w:t>
      </w:r>
      <w:r w:rsidR="00DA564A" w:rsidRPr="00A7395D">
        <w:rPr>
          <w:rFonts w:ascii="Times New Roman" w:hAnsi="Times New Roman" w:cs="Times New Roman"/>
          <w:b/>
        </w:rPr>
        <w:t>:</w:t>
      </w:r>
      <w:r w:rsidR="00DA564A" w:rsidRPr="00A7395D">
        <w:rPr>
          <w:rFonts w:ascii="Times New Roman" w:hAnsi="Times New Roman" w:cs="Times New Roman"/>
        </w:rPr>
        <w:t xml:space="preserve"> </w:t>
      </w:r>
      <w:r w:rsidR="00DA564A" w:rsidRPr="00A7395D">
        <w:rPr>
          <w:rFonts w:ascii="Times New Roman" w:hAnsi="Times New Roman" w:cs="Times New Roman"/>
          <w:i/>
        </w:rPr>
        <w:t>City of Inmates</w:t>
      </w:r>
      <w:r w:rsidR="00DA564A" w:rsidRPr="00A7395D">
        <w:rPr>
          <w:rFonts w:ascii="Times New Roman" w:hAnsi="Times New Roman" w:cs="Times New Roman"/>
        </w:rPr>
        <w:t xml:space="preserve">, Chapters </w:t>
      </w:r>
      <w:r w:rsidR="00D13A35" w:rsidRPr="00A7395D">
        <w:rPr>
          <w:rFonts w:ascii="Times New Roman" w:hAnsi="Times New Roman" w:cs="Times New Roman"/>
        </w:rPr>
        <w:t>3</w:t>
      </w:r>
      <w:r w:rsidR="00DA564A" w:rsidRPr="00A7395D">
        <w:rPr>
          <w:rFonts w:ascii="Times New Roman" w:hAnsi="Times New Roman" w:cs="Times New Roman"/>
        </w:rPr>
        <w:t xml:space="preserve"> </w:t>
      </w:r>
      <w:r w:rsidR="001D276F" w:rsidRPr="00A7395D">
        <w:rPr>
          <w:rFonts w:ascii="Times New Roman" w:hAnsi="Times New Roman" w:cs="Times New Roman"/>
        </w:rPr>
        <w:t>and 5</w:t>
      </w:r>
    </w:p>
    <w:p w14:paraId="6633F4B7" w14:textId="529AC4E4" w:rsidR="0050604E" w:rsidRDefault="0050604E"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A7395D">
        <w:rPr>
          <w:rFonts w:ascii="Times New Roman" w:hAnsi="Times New Roman" w:cs="Times New Roman"/>
        </w:rPr>
        <w:t xml:space="preserve">Molina, Natalia. "Understanding Race as a Relational Concept." </w:t>
      </w:r>
      <w:r w:rsidRPr="00A7395D">
        <w:rPr>
          <w:rFonts w:ascii="Times New Roman" w:hAnsi="Times New Roman" w:cs="Times New Roman"/>
          <w:i/>
          <w:iCs/>
        </w:rPr>
        <w:t xml:space="preserve">Modern American History </w:t>
      </w:r>
      <w:r w:rsidR="00A7395D">
        <w:rPr>
          <w:rFonts w:ascii="Times New Roman" w:hAnsi="Times New Roman" w:cs="Times New Roman"/>
        </w:rPr>
        <w:t>1, no. 1 (2018), 4 pages.</w:t>
      </w:r>
    </w:p>
    <w:p w14:paraId="69867ED4" w14:textId="45E84404" w:rsidR="00D4359C" w:rsidRPr="00A7395D" w:rsidRDefault="00D4359C"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A7395D">
        <w:rPr>
          <w:rFonts w:ascii="Times New Roman" w:hAnsi="Times New Roman" w:cs="Times New Roman"/>
        </w:rPr>
        <w:t xml:space="preserve">Molina, Natalia. "Understanding Race as a Relational Concept." </w:t>
      </w:r>
      <w:r w:rsidRPr="00A7395D">
        <w:rPr>
          <w:rFonts w:ascii="Times New Roman" w:hAnsi="Times New Roman" w:cs="Times New Roman"/>
          <w:i/>
          <w:iCs/>
        </w:rPr>
        <w:t xml:space="preserve">Modern American History </w:t>
      </w:r>
      <w:r>
        <w:rPr>
          <w:rFonts w:ascii="Times New Roman" w:hAnsi="Times New Roman" w:cs="Times New Roman"/>
        </w:rPr>
        <w:t>1, no. 1 (2018), 4 pages.</w:t>
      </w:r>
    </w:p>
    <w:p w14:paraId="389A4158" w14:textId="77777777" w:rsidR="0050604E" w:rsidRPr="006E2F60" w:rsidRDefault="0050604E" w:rsidP="00A7395D">
      <w:pPr>
        <w:pBdr>
          <w:top w:val="single" w:sz="4" w:space="1" w:color="auto"/>
          <w:left w:val="single" w:sz="4" w:space="1" w:color="auto"/>
          <w:bottom w:val="single" w:sz="4" w:space="1" w:color="auto"/>
          <w:right w:val="single" w:sz="4" w:space="1" w:color="auto"/>
        </w:pBdr>
        <w:rPr>
          <w:rFonts w:ascii="Times New Roman" w:hAnsi="Times New Roman" w:cs="Times New Roman"/>
          <w:b/>
        </w:rPr>
      </w:pPr>
    </w:p>
    <w:p w14:paraId="59FF36A8" w14:textId="77777777" w:rsidR="00F86D87" w:rsidRPr="006E2F60" w:rsidRDefault="00DA564A"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themeColor="text1"/>
        </w:rPr>
      </w:pPr>
      <w:r w:rsidRPr="006E2F60">
        <w:rPr>
          <w:rFonts w:ascii="Times New Roman" w:hAnsi="Times New Roman" w:cs="Times New Roman"/>
          <w:b/>
        </w:rPr>
        <w:t>In class:</w:t>
      </w:r>
      <w:r w:rsidRPr="006E2F60">
        <w:rPr>
          <w:rFonts w:ascii="Times New Roman" w:hAnsi="Times New Roman" w:cs="Times New Roman"/>
        </w:rPr>
        <w:t xml:space="preserve"> </w:t>
      </w:r>
      <w:r w:rsidR="00F86D87" w:rsidRPr="006E2F60">
        <w:rPr>
          <w:rFonts w:ascii="Times New Roman" w:hAnsi="Times New Roman" w:cs="Times New Roman"/>
          <w:color w:val="000000" w:themeColor="text1"/>
        </w:rPr>
        <w:t>Peralta, Stacy. "Crips and Bloods: Made in America." 2008.</w:t>
      </w:r>
    </w:p>
    <w:p w14:paraId="2EE0B249" w14:textId="77777777" w:rsidR="00F86D87" w:rsidRPr="006E2F60" w:rsidRDefault="00F86D87"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themeColor="text1"/>
        </w:rPr>
      </w:pPr>
      <w:r w:rsidRPr="006E2F60">
        <w:rPr>
          <w:rFonts w:ascii="Times New Roman" w:hAnsi="Times New Roman" w:cs="Times New Roman"/>
          <w:color w:val="000000" w:themeColor="text1"/>
        </w:rPr>
        <w:t>Edelman, Ezra. "O.J.: Made in America." 2015.</w:t>
      </w:r>
    </w:p>
    <w:p w14:paraId="773198C1" w14:textId="5DF34DDE" w:rsidR="00DA564A" w:rsidRPr="006E2F60" w:rsidRDefault="00DA564A" w:rsidP="00A7395D">
      <w:pPr>
        <w:pBdr>
          <w:top w:val="single" w:sz="4" w:space="1" w:color="auto"/>
          <w:left w:val="single" w:sz="4" w:space="1" w:color="auto"/>
          <w:bottom w:val="single" w:sz="4" w:space="1" w:color="auto"/>
          <w:right w:val="single" w:sz="4" w:space="1" w:color="auto"/>
        </w:pBdr>
        <w:rPr>
          <w:rFonts w:ascii="Times New Roman" w:hAnsi="Times New Roman" w:cs="Times New Roman"/>
          <w:i/>
        </w:rPr>
      </w:pPr>
    </w:p>
    <w:p w14:paraId="1AC23A99" w14:textId="5C5BE6D4" w:rsidR="000D2A63" w:rsidRPr="006E2F60" w:rsidRDefault="000D2A63" w:rsidP="00A7395D">
      <w:pPr>
        <w:pBdr>
          <w:top w:val="single" w:sz="4" w:space="1" w:color="auto"/>
          <w:left w:val="single" w:sz="4" w:space="1" w:color="auto"/>
          <w:bottom w:val="single" w:sz="4" w:space="1" w:color="auto"/>
          <w:right w:val="single" w:sz="4" w:space="1" w:color="auto"/>
        </w:pBdr>
        <w:rPr>
          <w:rFonts w:ascii="Times New Roman" w:hAnsi="Times New Roman" w:cs="Times New Roman"/>
          <w:color w:val="000000" w:themeColor="text1"/>
        </w:rPr>
      </w:pPr>
      <w:r w:rsidRPr="006E2F60">
        <w:rPr>
          <w:rFonts w:ascii="Times New Roman" w:hAnsi="Times New Roman" w:cs="Times New Roman"/>
          <w:color w:val="FF0000"/>
        </w:rPr>
        <w:lastRenderedPageBreak/>
        <w:t>DUE</w:t>
      </w:r>
      <w:r w:rsidRPr="006E2F60">
        <w:rPr>
          <w:rFonts w:ascii="Times New Roman" w:hAnsi="Times New Roman" w:cs="Times New Roman"/>
          <w:color w:val="000000" w:themeColor="text1"/>
        </w:rPr>
        <w:t xml:space="preserve">: </w:t>
      </w:r>
      <w:r w:rsidR="005E62C1" w:rsidRPr="006E2F60">
        <w:rPr>
          <w:rFonts w:ascii="Times New Roman" w:hAnsi="Times New Roman" w:cs="Times New Roman"/>
          <w:color w:val="000000" w:themeColor="text1"/>
        </w:rPr>
        <w:t>Finalize</w:t>
      </w:r>
      <w:r w:rsidRPr="006E2F60">
        <w:rPr>
          <w:rFonts w:ascii="Times New Roman" w:hAnsi="Times New Roman" w:cs="Times New Roman"/>
          <w:color w:val="000000" w:themeColor="text1"/>
        </w:rPr>
        <w:t xml:space="preserve"> primary source for blog</w:t>
      </w:r>
      <w:r w:rsidR="00D4359C">
        <w:rPr>
          <w:rFonts w:ascii="Times New Roman" w:hAnsi="Times New Roman" w:cs="Times New Roman"/>
          <w:color w:val="000000" w:themeColor="text1"/>
        </w:rPr>
        <w:t xml:space="preserve"> and come in with 5 copies of a </w:t>
      </w:r>
      <w:r w:rsidR="00796627">
        <w:rPr>
          <w:rFonts w:ascii="Times New Roman" w:hAnsi="Times New Roman" w:cs="Times New Roman"/>
          <w:color w:val="000000" w:themeColor="text1"/>
        </w:rPr>
        <w:t>rough draft of your blog</w:t>
      </w:r>
      <w:r w:rsidRPr="006E2F60">
        <w:rPr>
          <w:rFonts w:ascii="Times New Roman" w:hAnsi="Times New Roman" w:cs="Times New Roman"/>
          <w:color w:val="000000" w:themeColor="text1"/>
        </w:rPr>
        <w:t xml:space="preserve">. </w:t>
      </w:r>
      <w:r w:rsidR="005E62C1" w:rsidRPr="006E2F60">
        <w:rPr>
          <w:rFonts w:ascii="Times New Roman" w:hAnsi="Times New Roman" w:cs="Times New Roman"/>
          <w:color w:val="000000" w:themeColor="text1"/>
        </w:rPr>
        <w:t>S</w:t>
      </w:r>
      <w:r w:rsidR="00751039" w:rsidRPr="006E2F60">
        <w:rPr>
          <w:rFonts w:ascii="Times New Roman" w:hAnsi="Times New Roman" w:cs="Times New Roman"/>
          <w:color w:val="000000" w:themeColor="text1"/>
        </w:rPr>
        <w:t>tudents will work</w:t>
      </w:r>
      <w:r w:rsidR="00796627">
        <w:rPr>
          <w:rFonts w:ascii="Times New Roman" w:hAnsi="Times New Roman" w:cs="Times New Roman"/>
          <w:color w:val="000000" w:themeColor="text1"/>
        </w:rPr>
        <w:t>shop</w:t>
      </w:r>
      <w:r w:rsidR="00751039" w:rsidRPr="006E2F60">
        <w:rPr>
          <w:rFonts w:ascii="Times New Roman" w:hAnsi="Times New Roman" w:cs="Times New Roman"/>
          <w:color w:val="000000" w:themeColor="text1"/>
        </w:rPr>
        <w:t xml:space="preserve"> </w:t>
      </w:r>
      <w:r w:rsidR="00796627">
        <w:rPr>
          <w:rFonts w:ascii="Times New Roman" w:hAnsi="Times New Roman" w:cs="Times New Roman"/>
          <w:color w:val="000000" w:themeColor="text1"/>
        </w:rPr>
        <w:t>drafts in</w:t>
      </w:r>
      <w:r w:rsidR="00D4359C">
        <w:rPr>
          <w:rFonts w:ascii="Times New Roman" w:hAnsi="Times New Roman" w:cs="Times New Roman"/>
          <w:color w:val="000000" w:themeColor="text1"/>
        </w:rPr>
        <w:t xml:space="preserve"> groups.</w:t>
      </w:r>
    </w:p>
    <w:p w14:paraId="44BE2AFC" w14:textId="77777777" w:rsidR="0027531B" w:rsidRPr="006E2F60"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i/>
        </w:rPr>
      </w:pPr>
    </w:p>
    <w:p w14:paraId="4E83DD96" w14:textId="4838DE47" w:rsidR="0027531B" w:rsidRPr="006E2F60"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6E2F60">
        <w:rPr>
          <w:rFonts w:ascii="Times New Roman" w:hAnsi="Times New Roman" w:cs="Times New Roman"/>
          <w:b/>
        </w:rPr>
        <w:t>July 12:</w:t>
      </w:r>
      <w:r w:rsidR="001D276F" w:rsidRPr="006E2F60">
        <w:rPr>
          <w:rFonts w:ascii="Times New Roman" w:hAnsi="Times New Roman" w:cs="Times New Roman"/>
          <w:b/>
        </w:rPr>
        <w:t xml:space="preserve"> </w:t>
      </w:r>
      <w:r w:rsidR="001D276F" w:rsidRPr="006E2F60">
        <w:rPr>
          <w:rFonts w:ascii="Times New Roman" w:hAnsi="Times New Roman" w:cs="Times New Roman"/>
          <w:i/>
        </w:rPr>
        <w:t>City of Inmates</w:t>
      </w:r>
      <w:r w:rsidR="001D276F" w:rsidRPr="006E2F60">
        <w:rPr>
          <w:rFonts w:ascii="Times New Roman" w:hAnsi="Times New Roman" w:cs="Times New Roman"/>
        </w:rPr>
        <w:t>, Chapter</w:t>
      </w:r>
      <w:r w:rsidR="00D13A35" w:rsidRPr="006E2F60">
        <w:rPr>
          <w:rFonts w:ascii="Times New Roman" w:hAnsi="Times New Roman" w:cs="Times New Roman"/>
        </w:rPr>
        <w:t>s</w:t>
      </w:r>
      <w:r w:rsidR="001D276F" w:rsidRPr="006E2F60">
        <w:rPr>
          <w:rFonts w:ascii="Times New Roman" w:hAnsi="Times New Roman" w:cs="Times New Roman"/>
        </w:rPr>
        <w:t xml:space="preserve"> 6</w:t>
      </w:r>
      <w:r w:rsidR="00D13A35" w:rsidRPr="006E2F60">
        <w:rPr>
          <w:rFonts w:ascii="Times New Roman" w:hAnsi="Times New Roman" w:cs="Times New Roman"/>
        </w:rPr>
        <w:t xml:space="preserve"> and 7</w:t>
      </w:r>
    </w:p>
    <w:p w14:paraId="728C928F" w14:textId="3908A23B" w:rsidR="004E4459" w:rsidRPr="006E2F60" w:rsidRDefault="004E4459" w:rsidP="00A7395D">
      <w:pPr>
        <w:pBdr>
          <w:top w:val="single" w:sz="4" w:space="1" w:color="auto"/>
          <w:left w:val="single" w:sz="4" w:space="1" w:color="auto"/>
          <w:bottom w:val="single" w:sz="4" w:space="1" w:color="auto"/>
          <w:right w:val="single" w:sz="4" w:space="1" w:color="auto"/>
        </w:pBdr>
        <w:rPr>
          <w:rFonts w:ascii="Times New Roman" w:hAnsi="Times New Roman" w:cs="Times New Roman"/>
          <w:i/>
        </w:rPr>
      </w:pPr>
      <w:r w:rsidRPr="006E2F60">
        <w:rPr>
          <w:rFonts w:ascii="Times New Roman" w:hAnsi="Times New Roman" w:cs="Times New Roman"/>
        </w:rPr>
        <w:t xml:space="preserve">In class: Documentary: </w:t>
      </w:r>
      <w:r w:rsidRPr="006E2F60">
        <w:rPr>
          <w:rFonts w:ascii="Times New Roman" w:hAnsi="Times New Roman" w:cs="Times New Roman"/>
          <w:i/>
        </w:rPr>
        <w:t>13</w:t>
      </w:r>
      <w:r w:rsidRPr="006E2F60">
        <w:rPr>
          <w:rFonts w:ascii="Times New Roman" w:hAnsi="Times New Roman" w:cs="Times New Roman"/>
          <w:i/>
          <w:vertAlign w:val="superscript"/>
        </w:rPr>
        <w:t>th</w:t>
      </w:r>
    </w:p>
    <w:p w14:paraId="33D8ADBE" w14:textId="14CBF132" w:rsidR="0027531B" w:rsidRPr="00197A1F"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6E2F60">
        <w:rPr>
          <w:rFonts w:ascii="Times New Roman" w:hAnsi="Times New Roman" w:cs="Times New Roman"/>
          <w:color w:val="FF0000"/>
        </w:rPr>
        <w:t>DUE</w:t>
      </w:r>
      <w:r w:rsidRPr="006E2F60">
        <w:rPr>
          <w:rFonts w:ascii="Times New Roman" w:hAnsi="Times New Roman" w:cs="Times New Roman"/>
        </w:rPr>
        <w:t xml:space="preserve">: </w:t>
      </w:r>
      <w:r w:rsidR="00796627">
        <w:rPr>
          <w:rFonts w:ascii="Times New Roman" w:hAnsi="Times New Roman" w:cs="Times New Roman"/>
        </w:rPr>
        <w:t>Post f</w:t>
      </w:r>
      <w:r w:rsidR="001D276F" w:rsidRPr="006E2F60">
        <w:rPr>
          <w:rFonts w:ascii="Times New Roman" w:hAnsi="Times New Roman" w:cs="Times New Roman"/>
        </w:rPr>
        <w:t>inal b</w:t>
      </w:r>
      <w:r w:rsidR="005E62C1" w:rsidRPr="006E2F60">
        <w:rPr>
          <w:rFonts w:ascii="Times New Roman" w:hAnsi="Times New Roman" w:cs="Times New Roman"/>
        </w:rPr>
        <w:t>log of primary source</w:t>
      </w:r>
      <w:r w:rsidR="00D4359C">
        <w:rPr>
          <w:rFonts w:ascii="Times New Roman" w:hAnsi="Times New Roman" w:cs="Times New Roman"/>
        </w:rPr>
        <w:t xml:space="preserve"> due by 8 pm the night before class</w:t>
      </w:r>
      <w:r w:rsidR="005E62C1" w:rsidRPr="006E2F60">
        <w:rPr>
          <w:rFonts w:ascii="Times New Roman" w:hAnsi="Times New Roman" w:cs="Times New Roman"/>
        </w:rPr>
        <w:t>. We will review</w:t>
      </w:r>
      <w:r w:rsidR="005E62C1">
        <w:rPr>
          <w:rFonts w:ascii="Times New Roman" w:hAnsi="Times New Roman" w:cs="Times New Roman"/>
        </w:rPr>
        <w:t xml:space="preserve"> each other’s blogs in class</w:t>
      </w:r>
      <w:r w:rsidR="001D276F">
        <w:rPr>
          <w:rFonts w:ascii="Times New Roman" w:hAnsi="Times New Roman" w:cs="Times New Roman"/>
        </w:rPr>
        <w:t>.</w:t>
      </w:r>
    </w:p>
    <w:p w14:paraId="143231E8" w14:textId="5BCB9FAC" w:rsidR="00DA564A" w:rsidRPr="00197A1F" w:rsidRDefault="0027531B" w:rsidP="00A7395D">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197A1F">
        <w:rPr>
          <w:rFonts w:ascii="Times New Roman" w:hAnsi="Times New Roman" w:cs="Times New Roman"/>
        </w:rPr>
        <w:t>Lecture: preparation for next section</w:t>
      </w:r>
    </w:p>
    <w:p w14:paraId="64B14534" w14:textId="77777777" w:rsidR="00DA564A" w:rsidRPr="00197A1F" w:rsidRDefault="00DA564A"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Part II: Immigration Policy as Restriction and Violence as a form of Exclusion</w:t>
      </w:r>
    </w:p>
    <w:p w14:paraId="7FB8D75E" w14:textId="77777777" w:rsidR="0027531B"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Week 3:</w:t>
      </w:r>
    </w:p>
    <w:p w14:paraId="712B3E89" w14:textId="19CDD39D" w:rsidR="00A217E2"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b/>
        </w:rPr>
        <w:t>July 17</w:t>
      </w:r>
      <w:r w:rsidR="00DA564A" w:rsidRPr="00197A1F">
        <w:rPr>
          <w:rFonts w:ascii="Times New Roman" w:hAnsi="Times New Roman" w:cs="Times New Roman"/>
          <w:b/>
        </w:rPr>
        <w:t xml:space="preserve">: </w:t>
      </w:r>
      <w:r w:rsidR="00D031BD" w:rsidRPr="00197A1F">
        <w:rPr>
          <w:rFonts w:ascii="Times New Roman" w:hAnsi="Times New Roman" w:cs="Times New Roman"/>
          <w:b/>
        </w:rPr>
        <w:t>Reading:</w:t>
      </w:r>
      <w:r w:rsidR="00D031BD" w:rsidRPr="00197A1F">
        <w:rPr>
          <w:rFonts w:ascii="Times New Roman" w:hAnsi="Times New Roman" w:cs="Times New Roman"/>
        </w:rPr>
        <w:t xml:space="preserve"> </w:t>
      </w:r>
      <w:r w:rsidR="00A507B2" w:rsidRPr="00197A1F">
        <w:rPr>
          <w:rFonts w:ascii="Times New Roman" w:hAnsi="Times New Roman" w:cs="Times New Roman"/>
          <w:i/>
          <w:iCs/>
        </w:rPr>
        <w:t>The Chinese Must Go</w:t>
      </w:r>
      <w:r w:rsidR="00B32BBA">
        <w:rPr>
          <w:rFonts w:ascii="Times New Roman" w:hAnsi="Times New Roman" w:cs="Times New Roman"/>
          <w:iCs/>
        </w:rPr>
        <w:t>, Intro and Chapter</w:t>
      </w:r>
      <w:r w:rsidR="005F3987">
        <w:rPr>
          <w:rFonts w:ascii="Times New Roman" w:hAnsi="Times New Roman" w:cs="Times New Roman"/>
          <w:iCs/>
        </w:rPr>
        <w:t xml:space="preserve"> 1</w:t>
      </w:r>
    </w:p>
    <w:p w14:paraId="230B04AF" w14:textId="77777777" w:rsidR="0033473D" w:rsidRPr="00197A1F"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78BF6B3D" w14:textId="77777777" w:rsidR="00DA564A"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July 19</w:t>
      </w:r>
      <w:r w:rsidR="00A217E2" w:rsidRPr="00197A1F">
        <w:rPr>
          <w:rFonts w:ascii="Times New Roman" w:hAnsi="Times New Roman" w:cs="Times New Roman"/>
          <w:b/>
        </w:rPr>
        <w:t xml:space="preserve">: </w:t>
      </w:r>
      <w:r w:rsidR="00DA564A" w:rsidRPr="00197A1F">
        <w:rPr>
          <w:rFonts w:ascii="Times New Roman" w:hAnsi="Times New Roman" w:cs="Times New Roman"/>
          <w:b/>
        </w:rPr>
        <w:t>Immigration Policy as Restriction and Violence as a form of Exclusion (cont.)</w:t>
      </w:r>
    </w:p>
    <w:p w14:paraId="6281EFCE" w14:textId="2BF34269" w:rsidR="00DA564A" w:rsidRPr="00197A1F" w:rsidRDefault="00DA564A"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b/>
        </w:rPr>
        <w:t>Reading:</w:t>
      </w:r>
      <w:r w:rsidRPr="00197A1F">
        <w:rPr>
          <w:rFonts w:ascii="Times New Roman" w:hAnsi="Times New Roman" w:cs="Times New Roman"/>
        </w:rPr>
        <w:t xml:space="preserve"> </w:t>
      </w:r>
      <w:r w:rsidRPr="00197A1F">
        <w:rPr>
          <w:rFonts w:ascii="Times New Roman" w:hAnsi="Times New Roman" w:cs="Times New Roman"/>
          <w:i/>
          <w:iCs/>
        </w:rPr>
        <w:t xml:space="preserve">The Chinese Must Go, </w:t>
      </w:r>
      <w:r w:rsidR="00D13A35">
        <w:rPr>
          <w:rFonts w:ascii="Times New Roman" w:hAnsi="Times New Roman" w:cs="Times New Roman"/>
        </w:rPr>
        <w:t xml:space="preserve">Chapters </w:t>
      </w:r>
      <w:r w:rsidR="00476902">
        <w:rPr>
          <w:rFonts w:ascii="Times New Roman" w:hAnsi="Times New Roman" w:cs="Times New Roman"/>
        </w:rPr>
        <w:t>3, 5, 6</w:t>
      </w:r>
    </w:p>
    <w:p w14:paraId="3F4AF2DA" w14:textId="15472E5D" w:rsidR="00796627" w:rsidRPr="006E2F60" w:rsidRDefault="00796627" w:rsidP="00796627">
      <w:pPr>
        <w:pBdr>
          <w:top w:val="single" w:sz="4" w:space="1" w:color="auto"/>
          <w:left w:val="single" w:sz="4" w:space="4" w:color="auto"/>
          <w:bottom w:val="single" w:sz="4" w:space="1" w:color="auto"/>
          <w:right w:val="single" w:sz="4" w:space="4" w:color="auto"/>
        </w:pBdr>
        <w:rPr>
          <w:rFonts w:ascii="Times New Roman" w:hAnsi="Times New Roman" w:cs="Times New Roman"/>
          <w:color w:val="000000" w:themeColor="text1"/>
        </w:rPr>
      </w:pPr>
      <w:r w:rsidRPr="006E2F60">
        <w:rPr>
          <w:rFonts w:ascii="Times New Roman" w:hAnsi="Times New Roman" w:cs="Times New Roman"/>
          <w:color w:val="FF0000"/>
        </w:rPr>
        <w:t>DUE</w:t>
      </w:r>
      <w:r w:rsidRPr="006E2F60">
        <w:rPr>
          <w:rFonts w:ascii="Times New Roman" w:hAnsi="Times New Roman" w:cs="Times New Roman"/>
          <w:color w:val="000000" w:themeColor="text1"/>
        </w:rPr>
        <w:t xml:space="preserve">: </w:t>
      </w:r>
      <w:r w:rsidR="00D4359C" w:rsidRPr="006E2F60">
        <w:rPr>
          <w:rFonts w:ascii="Times New Roman" w:hAnsi="Times New Roman" w:cs="Times New Roman"/>
          <w:color w:val="000000" w:themeColor="text1"/>
        </w:rPr>
        <w:t>Finalize primary source for blog</w:t>
      </w:r>
      <w:r w:rsidR="00D4359C">
        <w:rPr>
          <w:rFonts w:ascii="Times New Roman" w:hAnsi="Times New Roman" w:cs="Times New Roman"/>
          <w:color w:val="000000" w:themeColor="text1"/>
        </w:rPr>
        <w:t xml:space="preserve"> and come in with 5 copies of a rough draft of your blog</w:t>
      </w:r>
      <w:r w:rsidR="00D4359C" w:rsidRPr="006E2F60">
        <w:rPr>
          <w:rFonts w:ascii="Times New Roman" w:hAnsi="Times New Roman" w:cs="Times New Roman"/>
          <w:color w:val="000000" w:themeColor="text1"/>
        </w:rPr>
        <w:t>. Students will work</w:t>
      </w:r>
      <w:r w:rsidR="00D4359C">
        <w:rPr>
          <w:rFonts w:ascii="Times New Roman" w:hAnsi="Times New Roman" w:cs="Times New Roman"/>
          <w:color w:val="000000" w:themeColor="text1"/>
        </w:rPr>
        <w:t>shop</w:t>
      </w:r>
      <w:r w:rsidR="00D4359C" w:rsidRPr="006E2F60">
        <w:rPr>
          <w:rFonts w:ascii="Times New Roman" w:hAnsi="Times New Roman" w:cs="Times New Roman"/>
          <w:color w:val="000000" w:themeColor="text1"/>
        </w:rPr>
        <w:t xml:space="preserve"> </w:t>
      </w:r>
      <w:r w:rsidR="00D4359C">
        <w:rPr>
          <w:rFonts w:ascii="Times New Roman" w:hAnsi="Times New Roman" w:cs="Times New Roman"/>
          <w:color w:val="000000" w:themeColor="text1"/>
        </w:rPr>
        <w:t>drafts in groups.</w:t>
      </w:r>
    </w:p>
    <w:p w14:paraId="1003A42D" w14:textId="77777777" w:rsidR="0033473D" w:rsidRPr="00197A1F"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76BE0346" w14:textId="77777777" w:rsidR="0027531B"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Week 4:</w:t>
      </w:r>
    </w:p>
    <w:p w14:paraId="729085B8" w14:textId="77777777" w:rsidR="0027531B"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sidRPr="00197A1F">
        <w:rPr>
          <w:rFonts w:ascii="Times New Roman" w:hAnsi="Times New Roman" w:cs="Times New Roman"/>
          <w:b/>
        </w:rPr>
        <w:t>July 24</w:t>
      </w:r>
      <w:r w:rsidR="00F2532F" w:rsidRPr="00197A1F">
        <w:rPr>
          <w:rFonts w:ascii="Times New Roman" w:hAnsi="Times New Roman" w:cs="Times New Roman"/>
          <w:b/>
        </w:rPr>
        <w:t xml:space="preserve">: </w:t>
      </w:r>
      <w:r w:rsidR="00DA564A" w:rsidRPr="00197A1F">
        <w:rPr>
          <w:rFonts w:ascii="Times New Roman" w:hAnsi="Times New Roman" w:cs="Times New Roman"/>
          <w:b/>
        </w:rPr>
        <w:t>Reading:</w:t>
      </w:r>
      <w:r w:rsidR="00DA564A" w:rsidRPr="00197A1F">
        <w:rPr>
          <w:rFonts w:ascii="Times New Roman" w:hAnsi="Times New Roman" w:cs="Times New Roman"/>
        </w:rPr>
        <w:t xml:space="preserve"> </w:t>
      </w:r>
      <w:r w:rsidR="00DA564A" w:rsidRPr="00197A1F">
        <w:rPr>
          <w:rFonts w:ascii="Times New Roman" w:hAnsi="Times New Roman" w:cs="Times New Roman"/>
          <w:i/>
          <w:iCs/>
        </w:rPr>
        <w:t>The Chinese Must Go</w:t>
      </w:r>
      <w:r w:rsidR="00DA564A" w:rsidRPr="00197A1F">
        <w:rPr>
          <w:rFonts w:ascii="Times New Roman" w:hAnsi="Times New Roman" w:cs="Times New Roman"/>
          <w:iCs/>
        </w:rPr>
        <w:t>, Epilogue</w:t>
      </w:r>
    </w:p>
    <w:p w14:paraId="51C6E8FF" w14:textId="77777777" w:rsidR="00D4359C" w:rsidRPr="00197A1F" w:rsidRDefault="00D4359C"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p>
    <w:p w14:paraId="13E4FD14" w14:textId="4CAEBF2F" w:rsidR="00796627" w:rsidRPr="00197A1F" w:rsidRDefault="00796627" w:rsidP="00796627">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6E2F60">
        <w:rPr>
          <w:rFonts w:ascii="Times New Roman" w:hAnsi="Times New Roman" w:cs="Times New Roman"/>
          <w:color w:val="FF0000"/>
        </w:rPr>
        <w:t>DUE</w:t>
      </w:r>
      <w:r w:rsidRPr="006E2F60">
        <w:rPr>
          <w:rFonts w:ascii="Times New Roman" w:hAnsi="Times New Roman" w:cs="Times New Roman"/>
        </w:rPr>
        <w:t xml:space="preserve">: </w:t>
      </w:r>
      <w:r w:rsidR="00D4359C">
        <w:rPr>
          <w:rFonts w:ascii="Times New Roman" w:hAnsi="Times New Roman" w:cs="Times New Roman"/>
        </w:rPr>
        <w:t>Post f</w:t>
      </w:r>
      <w:r w:rsidR="00D4359C" w:rsidRPr="006E2F60">
        <w:rPr>
          <w:rFonts w:ascii="Times New Roman" w:hAnsi="Times New Roman" w:cs="Times New Roman"/>
        </w:rPr>
        <w:t>inal blog of primary source</w:t>
      </w:r>
      <w:r w:rsidR="00D4359C">
        <w:rPr>
          <w:rFonts w:ascii="Times New Roman" w:hAnsi="Times New Roman" w:cs="Times New Roman"/>
        </w:rPr>
        <w:t xml:space="preserve"> due by 8 pm the night before class</w:t>
      </w:r>
      <w:r w:rsidRPr="006E2F60">
        <w:rPr>
          <w:rFonts w:ascii="Times New Roman" w:hAnsi="Times New Roman" w:cs="Times New Roman"/>
        </w:rPr>
        <w:t>. We will review</w:t>
      </w:r>
      <w:r>
        <w:rPr>
          <w:rFonts w:ascii="Times New Roman" w:hAnsi="Times New Roman" w:cs="Times New Roman"/>
        </w:rPr>
        <w:t xml:space="preserve"> each other’s blogs in class.</w:t>
      </w:r>
    </w:p>
    <w:p w14:paraId="52CD9B4A" w14:textId="77777777" w:rsidR="00796627" w:rsidRPr="00197A1F" w:rsidRDefault="00796627" w:rsidP="00796627">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rPr>
        <w:t>Lecture: preparation for next section</w:t>
      </w:r>
    </w:p>
    <w:p w14:paraId="30A9D46B" w14:textId="77777777" w:rsidR="0027531B"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br/>
        <w:t>Week 4: Deportations and Undocumented Status as Exclusion</w:t>
      </w:r>
    </w:p>
    <w:p w14:paraId="7E46D4CC" w14:textId="77777777" w:rsidR="00DA564A" w:rsidRPr="00197A1F" w:rsidRDefault="0027531B"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July 26:</w:t>
      </w:r>
    </w:p>
    <w:p w14:paraId="0FE133FB" w14:textId="2D42244F" w:rsidR="0033473D" w:rsidRPr="00D13A35" w:rsidRDefault="000B2A67"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b/>
        </w:rPr>
        <w:t>Reading</w:t>
      </w:r>
      <w:r w:rsidRPr="00197A1F">
        <w:rPr>
          <w:rFonts w:ascii="Times New Roman" w:hAnsi="Times New Roman" w:cs="Times New Roman"/>
        </w:rPr>
        <w:t xml:space="preserve">: </w:t>
      </w:r>
      <w:r w:rsidR="00F2532F" w:rsidRPr="001D276F">
        <w:rPr>
          <w:rFonts w:ascii="Times New Roman" w:hAnsi="Times New Roman" w:cs="Times New Roman"/>
          <w:i/>
          <w:iCs/>
        </w:rPr>
        <w:t>Undocumented Lives: The Untold Story of Mexican</w:t>
      </w:r>
      <w:r w:rsidR="00F2532F" w:rsidRPr="00197A1F">
        <w:rPr>
          <w:rFonts w:ascii="Times New Roman" w:hAnsi="Times New Roman" w:cs="Times New Roman"/>
          <w:iCs/>
        </w:rPr>
        <w:t xml:space="preserve"> Mi</w:t>
      </w:r>
      <w:r w:rsidR="00A56ED0">
        <w:rPr>
          <w:rFonts w:ascii="Times New Roman" w:hAnsi="Times New Roman" w:cs="Times New Roman"/>
          <w:iCs/>
        </w:rPr>
        <w:t>gration, Introduction, Chapter 2</w:t>
      </w:r>
    </w:p>
    <w:p w14:paraId="4D44EF1B" w14:textId="1F9BD103" w:rsidR="001D276F" w:rsidRPr="00197A1F" w:rsidRDefault="007B3F92"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Pr>
          <w:rFonts w:ascii="Times New Roman" w:hAnsi="Times New Roman" w:cs="Times New Roman"/>
          <w:iCs/>
        </w:rPr>
        <w:t>In class: Discuss group video presentation assignment; break into groups</w:t>
      </w:r>
    </w:p>
    <w:p w14:paraId="74CE5CFC" w14:textId="6991E6F9" w:rsidR="00F40034" w:rsidRDefault="00F40034"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sidRPr="00197A1F">
        <w:rPr>
          <w:rFonts w:ascii="Times New Roman" w:hAnsi="Times New Roman" w:cs="Times New Roman"/>
          <w:iCs/>
        </w:rPr>
        <w:t xml:space="preserve">In class: Documentary: </w:t>
      </w:r>
      <w:r w:rsidRPr="007B3F92">
        <w:rPr>
          <w:rFonts w:ascii="Times New Roman" w:hAnsi="Times New Roman" w:cs="Times New Roman"/>
          <w:i/>
          <w:iCs/>
        </w:rPr>
        <w:t>No Más Bebes</w:t>
      </w:r>
      <w:r w:rsidR="00A56ED0">
        <w:rPr>
          <w:rFonts w:ascii="Times New Roman" w:hAnsi="Times New Roman" w:cs="Times New Roman"/>
          <w:iCs/>
        </w:rPr>
        <w:t xml:space="preserve"> or </w:t>
      </w:r>
      <w:r w:rsidR="00A56ED0" w:rsidRPr="00F14C0A">
        <w:rPr>
          <w:rFonts w:ascii="Times New Roman" w:hAnsi="Times New Roman" w:cs="Times New Roman"/>
          <w:i/>
          <w:iCs/>
        </w:rPr>
        <w:t>Fear and Learning at Hoover Elementary</w:t>
      </w:r>
    </w:p>
    <w:p w14:paraId="7444CF84" w14:textId="605CCDBE" w:rsidR="00796627" w:rsidRPr="00796627" w:rsidRDefault="00796627"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color w:val="000000" w:themeColor="text1"/>
        </w:rPr>
      </w:pPr>
      <w:r>
        <w:rPr>
          <w:rFonts w:ascii="Times New Roman" w:hAnsi="Times New Roman" w:cs="Times New Roman"/>
          <w:iCs/>
          <w:color w:val="FF0000"/>
        </w:rPr>
        <w:t>Looking ahead:</w:t>
      </w:r>
      <w:r>
        <w:rPr>
          <w:rFonts w:ascii="Times New Roman" w:hAnsi="Times New Roman" w:cs="Times New Roman"/>
          <w:iCs/>
          <w:color w:val="000000" w:themeColor="text1"/>
        </w:rPr>
        <w:t xml:space="preserve"> </w:t>
      </w:r>
      <w:r w:rsidR="00F56B65">
        <w:rPr>
          <w:rFonts w:ascii="Times New Roman" w:hAnsi="Times New Roman" w:cs="Times New Roman"/>
          <w:iCs/>
          <w:color w:val="000000" w:themeColor="text1"/>
        </w:rPr>
        <w:t>We will break into groups and generate ideas for your blog since we will not have class time next week. Bring in a rough draft (even if it is at the 25% stage) for your blog if you wish to get a head start on the blog.</w:t>
      </w:r>
    </w:p>
    <w:p w14:paraId="4D93ECA4" w14:textId="77777777" w:rsidR="0033473D" w:rsidRPr="00197A1F"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3EEA1BDB" w14:textId="77777777" w:rsidR="0033473D" w:rsidRPr="00197A1F"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b/>
        </w:rPr>
      </w:pPr>
      <w:r w:rsidRPr="00197A1F">
        <w:rPr>
          <w:rFonts w:ascii="Times New Roman" w:hAnsi="Times New Roman" w:cs="Times New Roman"/>
          <w:b/>
        </w:rPr>
        <w:t>Week 5:</w:t>
      </w:r>
      <w:r w:rsidR="00C863AB" w:rsidRPr="00197A1F">
        <w:rPr>
          <w:rFonts w:ascii="Times New Roman" w:hAnsi="Times New Roman" w:cs="Times New Roman"/>
          <w:b/>
        </w:rPr>
        <w:t xml:space="preserve"> </w:t>
      </w:r>
    </w:p>
    <w:p w14:paraId="405BA5F3" w14:textId="62F854DB" w:rsidR="00713369" w:rsidRPr="00197A1F" w:rsidRDefault="00C863AB"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7B3F92">
        <w:rPr>
          <w:rFonts w:ascii="Times New Roman" w:hAnsi="Times New Roman" w:cs="Times New Roman"/>
          <w:b/>
        </w:rPr>
        <w:t>July 31</w:t>
      </w:r>
      <w:r w:rsidR="00DA564A" w:rsidRPr="00197A1F">
        <w:rPr>
          <w:rFonts w:ascii="Times New Roman" w:hAnsi="Times New Roman" w:cs="Times New Roman"/>
        </w:rPr>
        <w:t xml:space="preserve">: </w:t>
      </w:r>
      <w:r w:rsidR="00713369" w:rsidRPr="00197A1F">
        <w:rPr>
          <w:rFonts w:ascii="Times New Roman" w:hAnsi="Times New Roman" w:cs="Times New Roman"/>
        </w:rPr>
        <w:t>Field trip to Earthlab, 8 am- 12 pm, approximately. Lunch and transportation will be provided</w:t>
      </w:r>
    </w:p>
    <w:p w14:paraId="363B76F4" w14:textId="171E666F" w:rsidR="00DA564A" w:rsidRPr="00197A1F" w:rsidRDefault="00DA564A"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sidRPr="00197A1F">
        <w:rPr>
          <w:rFonts w:ascii="Times New Roman" w:hAnsi="Times New Roman" w:cs="Times New Roman"/>
          <w:iCs/>
        </w:rPr>
        <w:t xml:space="preserve">Reading: </w:t>
      </w:r>
      <w:r w:rsidRPr="007B3F92">
        <w:rPr>
          <w:rFonts w:ascii="Times New Roman" w:hAnsi="Times New Roman" w:cs="Times New Roman"/>
          <w:i/>
          <w:iCs/>
        </w:rPr>
        <w:t xml:space="preserve">Undocumented Lives: The Untold Story of Mexican Migration, </w:t>
      </w:r>
      <w:r w:rsidRPr="00D306EF">
        <w:rPr>
          <w:rFonts w:ascii="Times New Roman" w:hAnsi="Times New Roman" w:cs="Times New Roman"/>
          <w:iCs/>
        </w:rPr>
        <w:t xml:space="preserve">chapters </w:t>
      </w:r>
      <w:r w:rsidR="00D306EF" w:rsidRPr="00D306EF">
        <w:rPr>
          <w:rFonts w:ascii="Times New Roman" w:hAnsi="Times New Roman" w:cs="Times New Roman"/>
          <w:iCs/>
        </w:rPr>
        <w:t>6-7</w:t>
      </w:r>
    </w:p>
    <w:p w14:paraId="785A9FB5" w14:textId="72354AF2" w:rsidR="00796627" w:rsidRPr="006E2F60" w:rsidRDefault="00796627" w:rsidP="00796627">
      <w:pPr>
        <w:pBdr>
          <w:top w:val="single" w:sz="4" w:space="1" w:color="auto"/>
          <w:left w:val="single" w:sz="4" w:space="4" w:color="auto"/>
          <w:bottom w:val="single" w:sz="4" w:space="1" w:color="auto"/>
          <w:right w:val="single" w:sz="4" w:space="4" w:color="auto"/>
        </w:pBdr>
        <w:rPr>
          <w:rFonts w:ascii="Times New Roman" w:hAnsi="Times New Roman" w:cs="Times New Roman"/>
          <w:color w:val="000000" w:themeColor="text1"/>
        </w:rPr>
      </w:pPr>
      <w:r w:rsidRPr="006E2F60">
        <w:rPr>
          <w:rFonts w:ascii="Times New Roman" w:hAnsi="Times New Roman" w:cs="Times New Roman"/>
          <w:color w:val="FF0000"/>
        </w:rPr>
        <w:t>DUE</w:t>
      </w:r>
      <w:r w:rsidRPr="006E2F60">
        <w:rPr>
          <w:rFonts w:ascii="Times New Roman" w:hAnsi="Times New Roman" w:cs="Times New Roman"/>
          <w:color w:val="000000" w:themeColor="text1"/>
        </w:rPr>
        <w:t>: Finalize primary source for blog</w:t>
      </w:r>
      <w:r>
        <w:rPr>
          <w:rFonts w:ascii="Times New Roman" w:hAnsi="Times New Roman" w:cs="Times New Roman"/>
          <w:color w:val="000000" w:themeColor="text1"/>
        </w:rPr>
        <w:t xml:space="preserve"> and write a rough draft of your blog</w:t>
      </w:r>
      <w:r w:rsidRPr="006E2F60">
        <w:rPr>
          <w:rFonts w:ascii="Times New Roman" w:hAnsi="Times New Roman" w:cs="Times New Roman"/>
          <w:color w:val="000000" w:themeColor="text1"/>
        </w:rPr>
        <w:t xml:space="preserve">. </w:t>
      </w:r>
      <w:r w:rsidR="00A56ED0">
        <w:rPr>
          <w:rFonts w:ascii="Times New Roman" w:hAnsi="Times New Roman" w:cs="Times New Roman"/>
          <w:color w:val="000000" w:themeColor="text1"/>
        </w:rPr>
        <w:t xml:space="preserve">I will collect these. </w:t>
      </w:r>
      <w:r>
        <w:rPr>
          <w:rFonts w:ascii="Times New Roman" w:hAnsi="Times New Roman" w:cs="Times New Roman"/>
          <w:color w:val="000000" w:themeColor="text1"/>
        </w:rPr>
        <w:t>Those students who wish feedback will stay after the field trip and work on them with each other and the instructors.</w:t>
      </w:r>
    </w:p>
    <w:p w14:paraId="554327D0" w14:textId="77777777" w:rsidR="0033473D" w:rsidRPr="00197A1F"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5F9BB633" w14:textId="77777777" w:rsidR="00F40034" w:rsidRDefault="0033473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7B3F92">
        <w:rPr>
          <w:rFonts w:ascii="Times New Roman" w:hAnsi="Times New Roman" w:cs="Times New Roman"/>
          <w:b/>
        </w:rPr>
        <w:t>August 2</w:t>
      </w:r>
      <w:r w:rsidR="00C863AB" w:rsidRPr="007B3F92">
        <w:rPr>
          <w:rFonts w:ascii="Times New Roman" w:hAnsi="Times New Roman" w:cs="Times New Roman"/>
          <w:b/>
        </w:rPr>
        <w:t>:</w:t>
      </w:r>
      <w:r w:rsidR="00C863AB" w:rsidRPr="00197A1F">
        <w:rPr>
          <w:rFonts w:ascii="Times New Roman" w:hAnsi="Times New Roman" w:cs="Times New Roman"/>
        </w:rPr>
        <w:t xml:space="preserve"> </w:t>
      </w:r>
      <w:r w:rsidR="00F2532F" w:rsidRPr="00197A1F">
        <w:rPr>
          <w:rFonts w:ascii="Times New Roman" w:hAnsi="Times New Roman" w:cs="Times New Roman"/>
        </w:rPr>
        <w:t xml:space="preserve"> </w:t>
      </w:r>
    </w:p>
    <w:p w14:paraId="3F27A828" w14:textId="0B6136A2" w:rsidR="00D306EF" w:rsidRDefault="00D306EF"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sidRPr="00197A1F">
        <w:rPr>
          <w:rFonts w:ascii="Times New Roman" w:hAnsi="Times New Roman" w:cs="Times New Roman"/>
          <w:iCs/>
        </w:rPr>
        <w:t xml:space="preserve">Reading: </w:t>
      </w:r>
      <w:r w:rsidRPr="007B3F92">
        <w:rPr>
          <w:rFonts w:ascii="Times New Roman" w:hAnsi="Times New Roman" w:cs="Times New Roman"/>
          <w:i/>
          <w:iCs/>
        </w:rPr>
        <w:t xml:space="preserve">Undocumented Lives: The Untold Story of Mexican Migration, </w:t>
      </w:r>
      <w:r>
        <w:rPr>
          <w:rFonts w:ascii="Times New Roman" w:hAnsi="Times New Roman" w:cs="Times New Roman"/>
          <w:iCs/>
        </w:rPr>
        <w:t>chapter 8</w:t>
      </w:r>
    </w:p>
    <w:p w14:paraId="1E35A755" w14:textId="5A9A3E45" w:rsidR="00D306EF" w:rsidRPr="00D306EF" w:rsidRDefault="00D306EF" w:rsidP="009F658C">
      <w:pPr>
        <w:pBdr>
          <w:top w:val="single" w:sz="4" w:space="1" w:color="auto"/>
          <w:left w:val="single" w:sz="4" w:space="4" w:color="auto"/>
          <w:bottom w:val="single" w:sz="4" w:space="1" w:color="auto"/>
          <w:right w:val="single" w:sz="4" w:space="4" w:color="auto"/>
        </w:pBdr>
        <w:rPr>
          <w:rFonts w:ascii="Times New Roman" w:hAnsi="Times New Roman" w:cs="Times New Roman"/>
          <w:iCs/>
        </w:rPr>
      </w:pPr>
      <w:r>
        <w:rPr>
          <w:rFonts w:ascii="Times New Roman" w:hAnsi="Times New Roman" w:cs="Times New Roman"/>
          <w:iCs/>
        </w:rPr>
        <w:t>Chapter 5 on hometown associations is optional</w:t>
      </w:r>
    </w:p>
    <w:p w14:paraId="513BE1A4" w14:textId="63D007D9" w:rsidR="00F40034" w:rsidRDefault="00F40034"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Pr>
          <w:rFonts w:ascii="Times New Roman" w:hAnsi="Times New Roman" w:cs="Times New Roman"/>
        </w:rPr>
        <w:t>Lecture and discussion</w:t>
      </w:r>
    </w:p>
    <w:p w14:paraId="0C5B34FA" w14:textId="73A9B970" w:rsidR="00466D5E" w:rsidRDefault="00F2532F"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rPr>
        <w:lastRenderedPageBreak/>
        <w:t>Group work prep work for finals</w:t>
      </w:r>
      <w:r w:rsidR="00F14C0A">
        <w:rPr>
          <w:rFonts w:ascii="Times New Roman" w:hAnsi="Times New Roman" w:cs="Times New Roman"/>
        </w:rPr>
        <w:t>. Students will storyboard the presentation in class. You must have this signed off in order to proceed.</w:t>
      </w:r>
    </w:p>
    <w:p w14:paraId="4BBEDD83" w14:textId="2B4F2A60" w:rsidR="00796627" w:rsidRPr="00197A1F" w:rsidRDefault="00796627" w:rsidP="00796627">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6E2F60">
        <w:rPr>
          <w:rFonts w:ascii="Times New Roman" w:hAnsi="Times New Roman" w:cs="Times New Roman"/>
          <w:color w:val="FF0000"/>
        </w:rPr>
        <w:t>DUE</w:t>
      </w:r>
      <w:r w:rsidRPr="006E2F60">
        <w:rPr>
          <w:rFonts w:ascii="Times New Roman" w:hAnsi="Times New Roman" w:cs="Times New Roman"/>
        </w:rPr>
        <w:t xml:space="preserve">: </w:t>
      </w:r>
      <w:r w:rsidR="00D4359C">
        <w:rPr>
          <w:rFonts w:ascii="Times New Roman" w:hAnsi="Times New Roman" w:cs="Times New Roman"/>
        </w:rPr>
        <w:t>Post f</w:t>
      </w:r>
      <w:r w:rsidR="00D4359C" w:rsidRPr="006E2F60">
        <w:rPr>
          <w:rFonts w:ascii="Times New Roman" w:hAnsi="Times New Roman" w:cs="Times New Roman"/>
        </w:rPr>
        <w:t>inal blog of primary source</w:t>
      </w:r>
      <w:r w:rsidR="00D4359C">
        <w:rPr>
          <w:rFonts w:ascii="Times New Roman" w:hAnsi="Times New Roman" w:cs="Times New Roman"/>
        </w:rPr>
        <w:t xml:space="preserve"> due by 8 pm the night before class</w:t>
      </w:r>
      <w:r w:rsidR="00D4359C" w:rsidRPr="006E2F60">
        <w:rPr>
          <w:rFonts w:ascii="Times New Roman" w:hAnsi="Times New Roman" w:cs="Times New Roman"/>
        </w:rPr>
        <w:t>. We will review</w:t>
      </w:r>
      <w:r w:rsidR="00D4359C">
        <w:rPr>
          <w:rFonts w:ascii="Times New Roman" w:hAnsi="Times New Roman" w:cs="Times New Roman"/>
        </w:rPr>
        <w:t xml:space="preserve"> each other’s blogs in class.</w:t>
      </w:r>
    </w:p>
    <w:p w14:paraId="220C0934" w14:textId="77777777" w:rsidR="00D01D2D" w:rsidRPr="00197A1F" w:rsidRDefault="00D01D2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63F3954B" w14:textId="17196158" w:rsidR="0033473D" w:rsidRPr="00197A1F" w:rsidRDefault="00D01D2D" w:rsidP="009F658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197A1F">
        <w:rPr>
          <w:rFonts w:ascii="Times New Roman" w:hAnsi="Times New Roman" w:cs="Times New Roman"/>
          <w:b/>
        </w:rPr>
        <w:t>Final:</w:t>
      </w:r>
      <w:r w:rsidRPr="00197A1F">
        <w:rPr>
          <w:rFonts w:ascii="Times New Roman" w:hAnsi="Times New Roman" w:cs="Times New Roman"/>
        </w:rPr>
        <w:t xml:space="preserve"> Saturday, August 4</w:t>
      </w:r>
      <w:r w:rsidRPr="00197A1F">
        <w:rPr>
          <w:rFonts w:ascii="Times New Roman" w:hAnsi="Times New Roman" w:cs="Times New Roman"/>
          <w:vertAlign w:val="superscript"/>
        </w:rPr>
        <w:t>th</w:t>
      </w:r>
      <w:r w:rsidRPr="00197A1F">
        <w:rPr>
          <w:rFonts w:ascii="Times New Roman" w:hAnsi="Times New Roman" w:cs="Times New Roman"/>
        </w:rPr>
        <w:t>, 8-11 am (location TBD)</w:t>
      </w:r>
      <w:r w:rsidR="00D4359C">
        <w:rPr>
          <w:rFonts w:ascii="Times New Roman" w:hAnsi="Times New Roman" w:cs="Times New Roman"/>
        </w:rPr>
        <w:t>. Your videos must be posted by 11 am. We will meet as a class from 11-1:30 to review.</w:t>
      </w:r>
      <w:bookmarkStart w:id="0" w:name="_GoBack"/>
      <w:bookmarkEnd w:id="0"/>
    </w:p>
    <w:sectPr w:rsidR="0033473D" w:rsidRPr="00197A1F" w:rsidSect="00AD1783">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6A4A53" w14:textId="77777777" w:rsidR="00CF5591" w:rsidRDefault="00CF5591" w:rsidP="005F6D77">
      <w:r>
        <w:separator/>
      </w:r>
    </w:p>
  </w:endnote>
  <w:endnote w:type="continuationSeparator" w:id="0">
    <w:p w14:paraId="1AE581D0" w14:textId="77777777" w:rsidR="00CF5591" w:rsidRDefault="00CF5591" w:rsidP="005F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Times">
    <w:panose1 w:val="02000500000000000000"/>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F6B1F" w14:textId="77777777" w:rsidR="005F6D77" w:rsidRDefault="005F6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A0892" w14:textId="77777777" w:rsidR="005F6D77" w:rsidRDefault="005F6D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B5A82" w14:textId="77777777" w:rsidR="005F6D77" w:rsidRDefault="005F6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7014D" w14:textId="77777777" w:rsidR="00CF5591" w:rsidRDefault="00CF5591" w:rsidP="005F6D77">
      <w:r>
        <w:separator/>
      </w:r>
    </w:p>
  </w:footnote>
  <w:footnote w:type="continuationSeparator" w:id="0">
    <w:p w14:paraId="70F26213" w14:textId="77777777" w:rsidR="00CF5591" w:rsidRDefault="00CF5591" w:rsidP="005F6D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294C4" w14:textId="77777777" w:rsidR="005F6D77" w:rsidRDefault="005F6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81B2F" w14:textId="77777777" w:rsidR="005F6D77" w:rsidRDefault="005F6D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91DFA" w14:textId="77777777" w:rsidR="005F6D77" w:rsidRDefault="005F6D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8E3A97"/>
    <w:multiLevelType w:val="hybridMultilevel"/>
    <w:tmpl w:val="965261A8"/>
    <w:lvl w:ilvl="0" w:tplc="10BA1B16">
      <w:start w:val="2"/>
      <w:numFmt w:val="bullet"/>
      <w:lvlText w:val=""/>
      <w:lvlJc w:val="left"/>
      <w:pPr>
        <w:ind w:left="720" w:hanging="360"/>
      </w:pPr>
      <w:rPr>
        <w:rFonts w:ascii="Wingdings" w:eastAsia="Arial" w:hAnsi="Wingdings"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A61A43"/>
    <w:multiLevelType w:val="multilevel"/>
    <w:tmpl w:val="888499F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21F32EE7"/>
    <w:multiLevelType w:val="hybridMultilevel"/>
    <w:tmpl w:val="EB48C6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B97477"/>
    <w:multiLevelType w:val="hybridMultilevel"/>
    <w:tmpl w:val="EB48C6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997E85"/>
    <w:multiLevelType w:val="hybridMultilevel"/>
    <w:tmpl w:val="EAEAD06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D0076D"/>
    <w:multiLevelType w:val="hybridMultilevel"/>
    <w:tmpl w:val="5512E83A"/>
    <w:lvl w:ilvl="0" w:tplc="925A24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880B12"/>
    <w:multiLevelType w:val="hybridMultilevel"/>
    <w:tmpl w:val="59129898"/>
    <w:lvl w:ilvl="0" w:tplc="4D763A34">
      <w:start w:val="1"/>
      <w:numFmt w:val="decimal"/>
      <w:lvlText w:val="%1)"/>
      <w:lvlJc w:val="left"/>
      <w:pPr>
        <w:ind w:left="1080" w:hanging="360"/>
      </w:pPr>
      <w:rPr>
        <w:rFonts w:hint="default"/>
        <w:color w:val="FB0007"/>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4495958"/>
    <w:multiLevelType w:val="hybridMultilevel"/>
    <w:tmpl w:val="742E9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F847CC"/>
    <w:multiLevelType w:val="hybridMultilevel"/>
    <w:tmpl w:val="038A3340"/>
    <w:lvl w:ilvl="0" w:tplc="4F584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2C552F"/>
    <w:multiLevelType w:val="hybridMultilevel"/>
    <w:tmpl w:val="0FB621B0"/>
    <w:lvl w:ilvl="0" w:tplc="28387676">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627BF3"/>
    <w:multiLevelType w:val="hybridMultilevel"/>
    <w:tmpl w:val="7310CBBC"/>
    <w:lvl w:ilvl="0" w:tplc="D1E867CC">
      <w:start w:val="1"/>
      <w:numFmt w:val="bullet"/>
      <w:lvlText w:val=""/>
      <w:lvlJc w:val="left"/>
      <w:pPr>
        <w:ind w:left="720" w:hanging="360"/>
      </w:pPr>
      <w:rPr>
        <w:rFonts w:ascii="Symbol" w:eastAsia="Arial" w:hAnsi="Symbol"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05062F"/>
    <w:multiLevelType w:val="multilevel"/>
    <w:tmpl w:val="DC46E5E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15:restartNumberingAfterBreak="0">
    <w:nsid w:val="59FE2F4C"/>
    <w:multiLevelType w:val="hybridMultilevel"/>
    <w:tmpl w:val="567652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3865010"/>
    <w:multiLevelType w:val="hybridMultilevel"/>
    <w:tmpl w:val="6EB6B54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3D110E2"/>
    <w:multiLevelType w:val="hybridMultilevel"/>
    <w:tmpl w:val="C818B5CC"/>
    <w:lvl w:ilvl="0" w:tplc="6B925C1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F2051F"/>
    <w:multiLevelType w:val="multilevel"/>
    <w:tmpl w:val="5508AA5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6C083CD3"/>
    <w:multiLevelType w:val="hybridMultilevel"/>
    <w:tmpl w:val="26F6F676"/>
    <w:lvl w:ilvl="0" w:tplc="7E7A765C">
      <w:start w:val="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FBB0F19"/>
    <w:multiLevelType w:val="hybridMultilevel"/>
    <w:tmpl w:val="775683E8"/>
    <w:lvl w:ilvl="0" w:tplc="816A5A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5"/>
  </w:num>
  <w:num w:numId="3">
    <w:abstractNumId w:val="3"/>
  </w:num>
  <w:num w:numId="4">
    <w:abstractNumId w:val="4"/>
  </w:num>
  <w:num w:numId="5">
    <w:abstractNumId w:val="13"/>
  </w:num>
  <w:num w:numId="6">
    <w:abstractNumId w:val="0"/>
  </w:num>
  <w:num w:numId="7">
    <w:abstractNumId w:val="9"/>
  </w:num>
  <w:num w:numId="8">
    <w:abstractNumId w:val="6"/>
  </w:num>
  <w:num w:numId="9">
    <w:abstractNumId w:val="8"/>
  </w:num>
  <w:num w:numId="10">
    <w:abstractNumId w:val="18"/>
  </w:num>
  <w:num w:numId="11">
    <w:abstractNumId w:val="16"/>
  </w:num>
  <w:num w:numId="12">
    <w:abstractNumId w:val="12"/>
  </w:num>
  <w:num w:numId="13">
    <w:abstractNumId w:val="2"/>
  </w:num>
  <w:num w:numId="14">
    <w:abstractNumId w:val="14"/>
  </w:num>
  <w:num w:numId="15">
    <w:abstractNumId w:val="1"/>
  </w:num>
  <w:num w:numId="16">
    <w:abstractNumId w:val="7"/>
  </w:num>
  <w:num w:numId="17">
    <w:abstractNumId w:val="11"/>
  </w:num>
  <w:num w:numId="18">
    <w:abstractNumId w:val="5"/>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Chicago 16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9225v98trftfe22z3pr2pew2expwwz02a0&quot;&gt;2018 endnote library-hardrive&lt;record-ids&gt;&lt;item&gt;2331&lt;/item&gt;&lt;item&gt;2503&lt;/item&gt;&lt;item&gt;2505&lt;/item&gt;&lt;/record-ids&gt;&lt;/item&gt;&lt;/Libraries&gt;"/>
  </w:docVars>
  <w:rsids>
    <w:rsidRoot w:val="0033473D"/>
    <w:rsid w:val="000044AF"/>
    <w:rsid w:val="00020238"/>
    <w:rsid w:val="00021300"/>
    <w:rsid w:val="000214B4"/>
    <w:rsid w:val="000214F6"/>
    <w:rsid w:val="000234E1"/>
    <w:rsid w:val="00043BF1"/>
    <w:rsid w:val="0004652C"/>
    <w:rsid w:val="000548AE"/>
    <w:rsid w:val="00057572"/>
    <w:rsid w:val="000742FF"/>
    <w:rsid w:val="000803F0"/>
    <w:rsid w:val="0008403C"/>
    <w:rsid w:val="000907F9"/>
    <w:rsid w:val="00096715"/>
    <w:rsid w:val="0009740F"/>
    <w:rsid w:val="000A5083"/>
    <w:rsid w:val="000B12F1"/>
    <w:rsid w:val="000B2A67"/>
    <w:rsid w:val="000C1A48"/>
    <w:rsid w:val="000C1E14"/>
    <w:rsid w:val="000C7AAB"/>
    <w:rsid w:val="000D06B5"/>
    <w:rsid w:val="000D1F3B"/>
    <w:rsid w:val="000D2A63"/>
    <w:rsid w:val="000D648D"/>
    <w:rsid w:val="000D729D"/>
    <w:rsid w:val="000F16B9"/>
    <w:rsid w:val="000F39D5"/>
    <w:rsid w:val="00100569"/>
    <w:rsid w:val="00105B2F"/>
    <w:rsid w:val="00106027"/>
    <w:rsid w:val="00107C42"/>
    <w:rsid w:val="001104E6"/>
    <w:rsid w:val="00115527"/>
    <w:rsid w:val="00116C71"/>
    <w:rsid w:val="00125B1A"/>
    <w:rsid w:val="00131B65"/>
    <w:rsid w:val="00134E36"/>
    <w:rsid w:val="00143A62"/>
    <w:rsid w:val="00145491"/>
    <w:rsid w:val="0014568C"/>
    <w:rsid w:val="00145AA4"/>
    <w:rsid w:val="00147D20"/>
    <w:rsid w:val="00151337"/>
    <w:rsid w:val="0015138A"/>
    <w:rsid w:val="00151A5D"/>
    <w:rsid w:val="00156ABB"/>
    <w:rsid w:val="00157E4E"/>
    <w:rsid w:val="001636F6"/>
    <w:rsid w:val="00164077"/>
    <w:rsid w:val="00164A69"/>
    <w:rsid w:val="00165A05"/>
    <w:rsid w:val="00170A3D"/>
    <w:rsid w:val="00174C84"/>
    <w:rsid w:val="00176AD4"/>
    <w:rsid w:val="00181EAE"/>
    <w:rsid w:val="00184FDF"/>
    <w:rsid w:val="00185DC4"/>
    <w:rsid w:val="00186DCF"/>
    <w:rsid w:val="001922E7"/>
    <w:rsid w:val="00193D4C"/>
    <w:rsid w:val="00196CF1"/>
    <w:rsid w:val="00197A1F"/>
    <w:rsid w:val="001A23B4"/>
    <w:rsid w:val="001A7150"/>
    <w:rsid w:val="001B432D"/>
    <w:rsid w:val="001B5EC4"/>
    <w:rsid w:val="001B66C1"/>
    <w:rsid w:val="001C0D65"/>
    <w:rsid w:val="001C6131"/>
    <w:rsid w:val="001D276F"/>
    <w:rsid w:val="001D3552"/>
    <w:rsid w:val="001E425D"/>
    <w:rsid w:val="001E7A40"/>
    <w:rsid w:val="001F3E31"/>
    <w:rsid w:val="00202D5D"/>
    <w:rsid w:val="00203A84"/>
    <w:rsid w:val="002073A7"/>
    <w:rsid w:val="00207612"/>
    <w:rsid w:val="00207EB2"/>
    <w:rsid w:val="002108AB"/>
    <w:rsid w:val="0021317A"/>
    <w:rsid w:val="00213796"/>
    <w:rsid w:val="00214AF2"/>
    <w:rsid w:val="002154F0"/>
    <w:rsid w:val="00221702"/>
    <w:rsid w:val="0022275F"/>
    <w:rsid w:val="0022587B"/>
    <w:rsid w:val="002265D2"/>
    <w:rsid w:val="0023028A"/>
    <w:rsid w:val="00233000"/>
    <w:rsid w:val="002369A5"/>
    <w:rsid w:val="0023785B"/>
    <w:rsid w:val="002401CB"/>
    <w:rsid w:val="00240BEE"/>
    <w:rsid w:val="002461CB"/>
    <w:rsid w:val="00251932"/>
    <w:rsid w:val="002528B8"/>
    <w:rsid w:val="00253569"/>
    <w:rsid w:val="002546AE"/>
    <w:rsid w:val="0027531B"/>
    <w:rsid w:val="00276758"/>
    <w:rsid w:val="002815D4"/>
    <w:rsid w:val="002817A1"/>
    <w:rsid w:val="002818EF"/>
    <w:rsid w:val="00285BE8"/>
    <w:rsid w:val="002878E7"/>
    <w:rsid w:val="0029125B"/>
    <w:rsid w:val="0029344E"/>
    <w:rsid w:val="002A019D"/>
    <w:rsid w:val="002A3898"/>
    <w:rsid w:val="002A38C4"/>
    <w:rsid w:val="002A4CC1"/>
    <w:rsid w:val="002B37A7"/>
    <w:rsid w:val="002B5D13"/>
    <w:rsid w:val="002D0B49"/>
    <w:rsid w:val="002D5009"/>
    <w:rsid w:val="002D6662"/>
    <w:rsid w:val="002E1DC1"/>
    <w:rsid w:val="002E2523"/>
    <w:rsid w:val="002E653B"/>
    <w:rsid w:val="002E7F33"/>
    <w:rsid w:val="002F43DE"/>
    <w:rsid w:val="002F5D37"/>
    <w:rsid w:val="00301BFD"/>
    <w:rsid w:val="003028D7"/>
    <w:rsid w:val="0030331A"/>
    <w:rsid w:val="003118AD"/>
    <w:rsid w:val="003125B6"/>
    <w:rsid w:val="00314172"/>
    <w:rsid w:val="0032410A"/>
    <w:rsid w:val="00330704"/>
    <w:rsid w:val="0033473D"/>
    <w:rsid w:val="003402D7"/>
    <w:rsid w:val="00341EE5"/>
    <w:rsid w:val="00343842"/>
    <w:rsid w:val="003444D2"/>
    <w:rsid w:val="00345362"/>
    <w:rsid w:val="003462D4"/>
    <w:rsid w:val="0034656F"/>
    <w:rsid w:val="003473E9"/>
    <w:rsid w:val="00350C45"/>
    <w:rsid w:val="00355F65"/>
    <w:rsid w:val="00365A38"/>
    <w:rsid w:val="00367D20"/>
    <w:rsid w:val="00370858"/>
    <w:rsid w:val="003724AB"/>
    <w:rsid w:val="00382C82"/>
    <w:rsid w:val="00391248"/>
    <w:rsid w:val="003912F2"/>
    <w:rsid w:val="003925A7"/>
    <w:rsid w:val="003A0024"/>
    <w:rsid w:val="003A3C96"/>
    <w:rsid w:val="003B76A0"/>
    <w:rsid w:val="003C06A7"/>
    <w:rsid w:val="003C2331"/>
    <w:rsid w:val="003C48B8"/>
    <w:rsid w:val="003C6D07"/>
    <w:rsid w:val="003D0C8A"/>
    <w:rsid w:val="003D0E46"/>
    <w:rsid w:val="003D6DD6"/>
    <w:rsid w:val="003E211B"/>
    <w:rsid w:val="003E255F"/>
    <w:rsid w:val="003E4686"/>
    <w:rsid w:val="003E6A25"/>
    <w:rsid w:val="003E6EF7"/>
    <w:rsid w:val="003F146C"/>
    <w:rsid w:val="003F2872"/>
    <w:rsid w:val="003F323D"/>
    <w:rsid w:val="003F54CE"/>
    <w:rsid w:val="00407D77"/>
    <w:rsid w:val="00410FE8"/>
    <w:rsid w:val="00412BE4"/>
    <w:rsid w:val="00415F52"/>
    <w:rsid w:val="00416704"/>
    <w:rsid w:val="0041675E"/>
    <w:rsid w:val="004205B2"/>
    <w:rsid w:val="00422010"/>
    <w:rsid w:val="00423D4F"/>
    <w:rsid w:val="00440732"/>
    <w:rsid w:val="00444807"/>
    <w:rsid w:val="0045543E"/>
    <w:rsid w:val="00457EF1"/>
    <w:rsid w:val="0046125A"/>
    <w:rsid w:val="00466D5E"/>
    <w:rsid w:val="004760C8"/>
    <w:rsid w:val="00476902"/>
    <w:rsid w:val="00476ABA"/>
    <w:rsid w:val="004823D9"/>
    <w:rsid w:val="004952B6"/>
    <w:rsid w:val="004956BD"/>
    <w:rsid w:val="004A2A29"/>
    <w:rsid w:val="004A442E"/>
    <w:rsid w:val="004C0181"/>
    <w:rsid w:val="004C0C06"/>
    <w:rsid w:val="004C4B63"/>
    <w:rsid w:val="004E4459"/>
    <w:rsid w:val="004E6C49"/>
    <w:rsid w:val="004F1E15"/>
    <w:rsid w:val="004F2378"/>
    <w:rsid w:val="004F4603"/>
    <w:rsid w:val="004F68D0"/>
    <w:rsid w:val="004F6AA9"/>
    <w:rsid w:val="0050604E"/>
    <w:rsid w:val="00510D43"/>
    <w:rsid w:val="0051182C"/>
    <w:rsid w:val="00514640"/>
    <w:rsid w:val="0051488A"/>
    <w:rsid w:val="00515B31"/>
    <w:rsid w:val="00517553"/>
    <w:rsid w:val="00517D20"/>
    <w:rsid w:val="00517E8F"/>
    <w:rsid w:val="00532952"/>
    <w:rsid w:val="00536F9A"/>
    <w:rsid w:val="00537EA5"/>
    <w:rsid w:val="00550DC1"/>
    <w:rsid w:val="005527D0"/>
    <w:rsid w:val="00553C7B"/>
    <w:rsid w:val="00555502"/>
    <w:rsid w:val="00557D46"/>
    <w:rsid w:val="00561557"/>
    <w:rsid w:val="0056246B"/>
    <w:rsid w:val="00564C66"/>
    <w:rsid w:val="005708E2"/>
    <w:rsid w:val="00574DC3"/>
    <w:rsid w:val="00576047"/>
    <w:rsid w:val="00576376"/>
    <w:rsid w:val="0057761C"/>
    <w:rsid w:val="00577FD1"/>
    <w:rsid w:val="00585D9A"/>
    <w:rsid w:val="00587E5F"/>
    <w:rsid w:val="00587F81"/>
    <w:rsid w:val="00594B6D"/>
    <w:rsid w:val="00597E6E"/>
    <w:rsid w:val="005A113F"/>
    <w:rsid w:val="005A15D4"/>
    <w:rsid w:val="005A4BBE"/>
    <w:rsid w:val="005A78C9"/>
    <w:rsid w:val="005B1C8D"/>
    <w:rsid w:val="005B2B1C"/>
    <w:rsid w:val="005B51C6"/>
    <w:rsid w:val="005C15B4"/>
    <w:rsid w:val="005C366C"/>
    <w:rsid w:val="005C4002"/>
    <w:rsid w:val="005C41B1"/>
    <w:rsid w:val="005C42B9"/>
    <w:rsid w:val="005D1A6F"/>
    <w:rsid w:val="005D1E94"/>
    <w:rsid w:val="005D2B19"/>
    <w:rsid w:val="005D402D"/>
    <w:rsid w:val="005D5F52"/>
    <w:rsid w:val="005E300A"/>
    <w:rsid w:val="005E5037"/>
    <w:rsid w:val="005E5666"/>
    <w:rsid w:val="005E62C1"/>
    <w:rsid w:val="005F1B4E"/>
    <w:rsid w:val="005F3987"/>
    <w:rsid w:val="005F6D77"/>
    <w:rsid w:val="006000B0"/>
    <w:rsid w:val="00602C84"/>
    <w:rsid w:val="006043D6"/>
    <w:rsid w:val="00611BBD"/>
    <w:rsid w:val="00613454"/>
    <w:rsid w:val="006137A5"/>
    <w:rsid w:val="00613E1E"/>
    <w:rsid w:val="006142CE"/>
    <w:rsid w:val="00615C11"/>
    <w:rsid w:val="00620D3A"/>
    <w:rsid w:val="006218A8"/>
    <w:rsid w:val="00623268"/>
    <w:rsid w:val="0062554D"/>
    <w:rsid w:val="00626344"/>
    <w:rsid w:val="006303E1"/>
    <w:rsid w:val="00630CA2"/>
    <w:rsid w:val="006322C6"/>
    <w:rsid w:val="00637EAD"/>
    <w:rsid w:val="00644EAF"/>
    <w:rsid w:val="00645B03"/>
    <w:rsid w:val="00654DE1"/>
    <w:rsid w:val="00655212"/>
    <w:rsid w:val="0065620D"/>
    <w:rsid w:val="006571B7"/>
    <w:rsid w:val="00661DD4"/>
    <w:rsid w:val="006673E6"/>
    <w:rsid w:val="00672941"/>
    <w:rsid w:val="0067302B"/>
    <w:rsid w:val="00685485"/>
    <w:rsid w:val="00685B91"/>
    <w:rsid w:val="006874E7"/>
    <w:rsid w:val="00691113"/>
    <w:rsid w:val="00693975"/>
    <w:rsid w:val="006A4448"/>
    <w:rsid w:val="006A4E2F"/>
    <w:rsid w:val="006A78ED"/>
    <w:rsid w:val="006B62EE"/>
    <w:rsid w:val="006B6444"/>
    <w:rsid w:val="006B7475"/>
    <w:rsid w:val="006B7EC4"/>
    <w:rsid w:val="006C12B7"/>
    <w:rsid w:val="006C4C72"/>
    <w:rsid w:val="006D1E11"/>
    <w:rsid w:val="006D5FFD"/>
    <w:rsid w:val="006D67AD"/>
    <w:rsid w:val="006E2F60"/>
    <w:rsid w:val="006F1B07"/>
    <w:rsid w:val="006F3EA8"/>
    <w:rsid w:val="006F513E"/>
    <w:rsid w:val="006F612E"/>
    <w:rsid w:val="0070013C"/>
    <w:rsid w:val="00700DAF"/>
    <w:rsid w:val="00713369"/>
    <w:rsid w:val="00717C24"/>
    <w:rsid w:val="00731B92"/>
    <w:rsid w:val="00732D94"/>
    <w:rsid w:val="00735C25"/>
    <w:rsid w:val="00737C3A"/>
    <w:rsid w:val="007408D9"/>
    <w:rsid w:val="0074596C"/>
    <w:rsid w:val="00751039"/>
    <w:rsid w:val="00754456"/>
    <w:rsid w:val="00760D3A"/>
    <w:rsid w:val="007632E6"/>
    <w:rsid w:val="007639DF"/>
    <w:rsid w:val="00766514"/>
    <w:rsid w:val="00777B22"/>
    <w:rsid w:val="00782FA4"/>
    <w:rsid w:val="00783133"/>
    <w:rsid w:val="00787269"/>
    <w:rsid w:val="00796627"/>
    <w:rsid w:val="007A0E6E"/>
    <w:rsid w:val="007A43D9"/>
    <w:rsid w:val="007B10A2"/>
    <w:rsid w:val="007B3F92"/>
    <w:rsid w:val="007B7A00"/>
    <w:rsid w:val="007C1151"/>
    <w:rsid w:val="007F04BC"/>
    <w:rsid w:val="007F2CAF"/>
    <w:rsid w:val="007F362F"/>
    <w:rsid w:val="0080078C"/>
    <w:rsid w:val="008129AF"/>
    <w:rsid w:val="00816A47"/>
    <w:rsid w:val="0081755D"/>
    <w:rsid w:val="00824920"/>
    <w:rsid w:val="0083191B"/>
    <w:rsid w:val="0083550E"/>
    <w:rsid w:val="008429AC"/>
    <w:rsid w:val="00843869"/>
    <w:rsid w:val="00843994"/>
    <w:rsid w:val="0084477C"/>
    <w:rsid w:val="00846009"/>
    <w:rsid w:val="00855DE3"/>
    <w:rsid w:val="0086078B"/>
    <w:rsid w:val="00863FC4"/>
    <w:rsid w:val="00865F75"/>
    <w:rsid w:val="008704CA"/>
    <w:rsid w:val="00871106"/>
    <w:rsid w:val="00872578"/>
    <w:rsid w:val="008732C2"/>
    <w:rsid w:val="00875F40"/>
    <w:rsid w:val="00881DD3"/>
    <w:rsid w:val="008828FA"/>
    <w:rsid w:val="0089137E"/>
    <w:rsid w:val="0089186C"/>
    <w:rsid w:val="008927CE"/>
    <w:rsid w:val="00892D93"/>
    <w:rsid w:val="008A4A71"/>
    <w:rsid w:val="008B2939"/>
    <w:rsid w:val="008C07E0"/>
    <w:rsid w:val="008C141D"/>
    <w:rsid w:val="008C1D68"/>
    <w:rsid w:val="008C627E"/>
    <w:rsid w:val="008C6DA6"/>
    <w:rsid w:val="008C7A40"/>
    <w:rsid w:val="008D0819"/>
    <w:rsid w:val="008D5F83"/>
    <w:rsid w:val="008E45D7"/>
    <w:rsid w:val="008E57BF"/>
    <w:rsid w:val="009004DE"/>
    <w:rsid w:val="00901C33"/>
    <w:rsid w:val="0090372F"/>
    <w:rsid w:val="00903ABE"/>
    <w:rsid w:val="00907A63"/>
    <w:rsid w:val="0091093C"/>
    <w:rsid w:val="00920009"/>
    <w:rsid w:val="009239F2"/>
    <w:rsid w:val="0092575C"/>
    <w:rsid w:val="00940CC7"/>
    <w:rsid w:val="009546B6"/>
    <w:rsid w:val="009547F9"/>
    <w:rsid w:val="009550FE"/>
    <w:rsid w:val="009665F5"/>
    <w:rsid w:val="00967907"/>
    <w:rsid w:val="009723A6"/>
    <w:rsid w:val="00975211"/>
    <w:rsid w:val="009779E5"/>
    <w:rsid w:val="00977B6A"/>
    <w:rsid w:val="00984B2B"/>
    <w:rsid w:val="00984D5F"/>
    <w:rsid w:val="00991051"/>
    <w:rsid w:val="00992B1D"/>
    <w:rsid w:val="00992C5A"/>
    <w:rsid w:val="00995B55"/>
    <w:rsid w:val="00995F9A"/>
    <w:rsid w:val="00996640"/>
    <w:rsid w:val="009A67ED"/>
    <w:rsid w:val="009B42B0"/>
    <w:rsid w:val="009C181A"/>
    <w:rsid w:val="009C268D"/>
    <w:rsid w:val="009C4EC2"/>
    <w:rsid w:val="009C7A22"/>
    <w:rsid w:val="009D0BBF"/>
    <w:rsid w:val="009D27EE"/>
    <w:rsid w:val="009D2B4E"/>
    <w:rsid w:val="009D5C44"/>
    <w:rsid w:val="009D7E88"/>
    <w:rsid w:val="009E210A"/>
    <w:rsid w:val="009E686A"/>
    <w:rsid w:val="009E7808"/>
    <w:rsid w:val="009F0742"/>
    <w:rsid w:val="009F1644"/>
    <w:rsid w:val="009F4CA0"/>
    <w:rsid w:val="009F658C"/>
    <w:rsid w:val="00A00FE7"/>
    <w:rsid w:val="00A02901"/>
    <w:rsid w:val="00A04A85"/>
    <w:rsid w:val="00A12B65"/>
    <w:rsid w:val="00A14E02"/>
    <w:rsid w:val="00A2010E"/>
    <w:rsid w:val="00A213F4"/>
    <w:rsid w:val="00A217E2"/>
    <w:rsid w:val="00A258F9"/>
    <w:rsid w:val="00A31D60"/>
    <w:rsid w:val="00A32D46"/>
    <w:rsid w:val="00A36367"/>
    <w:rsid w:val="00A36933"/>
    <w:rsid w:val="00A3759F"/>
    <w:rsid w:val="00A47803"/>
    <w:rsid w:val="00A507B2"/>
    <w:rsid w:val="00A56ED0"/>
    <w:rsid w:val="00A60427"/>
    <w:rsid w:val="00A62198"/>
    <w:rsid w:val="00A6344C"/>
    <w:rsid w:val="00A65805"/>
    <w:rsid w:val="00A65D78"/>
    <w:rsid w:val="00A66C28"/>
    <w:rsid w:val="00A705C4"/>
    <w:rsid w:val="00A7395D"/>
    <w:rsid w:val="00A753D6"/>
    <w:rsid w:val="00A77C58"/>
    <w:rsid w:val="00A804BA"/>
    <w:rsid w:val="00A839B9"/>
    <w:rsid w:val="00A92D85"/>
    <w:rsid w:val="00A935A2"/>
    <w:rsid w:val="00A9391C"/>
    <w:rsid w:val="00A95250"/>
    <w:rsid w:val="00A972FD"/>
    <w:rsid w:val="00AA071B"/>
    <w:rsid w:val="00AA5AF0"/>
    <w:rsid w:val="00AB02E5"/>
    <w:rsid w:val="00AB2838"/>
    <w:rsid w:val="00AB4153"/>
    <w:rsid w:val="00AC2787"/>
    <w:rsid w:val="00AC2DD4"/>
    <w:rsid w:val="00AC2E6E"/>
    <w:rsid w:val="00AD1783"/>
    <w:rsid w:val="00AD5296"/>
    <w:rsid w:val="00B00DEC"/>
    <w:rsid w:val="00B010E9"/>
    <w:rsid w:val="00B016A4"/>
    <w:rsid w:val="00B05B6C"/>
    <w:rsid w:val="00B10216"/>
    <w:rsid w:val="00B114F4"/>
    <w:rsid w:val="00B12050"/>
    <w:rsid w:val="00B1435A"/>
    <w:rsid w:val="00B17B9A"/>
    <w:rsid w:val="00B204BA"/>
    <w:rsid w:val="00B21136"/>
    <w:rsid w:val="00B322FF"/>
    <w:rsid w:val="00B3238A"/>
    <w:rsid w:val="00B32BBA"/>
    <w:rsid w:val="00B40FA5"/>
    <w:rsid w:val="00B4467A"/>
    <w:rsid w:val="00B506B6"/>
    <w:rsid w:val="00B51E1B"/>
    <w:rsid w:val="00B82008"/>
    <w:rsid w:val="00B92A06"/>
    <w:rsid w:val="00B93A23"/>
    <w:rsid w:val="00B94461"/>
    <w:rsid w:val="00BA3160"/>
    <w:rsid w:val="00BA7639"/>
    <w:rsid w:val="00BB2AB4"/>
    <w:rsid w:val="00BB2D3B"/>
    <w:rsid w:val="00BC19BA"/>
    <w:rsid w:val="00BD1749"/>
    <w:rsid w:val="00BD3391"/>
    <w:rsid w:val="00BD7B1E"/>
    <w:rsid w:val="00BF0A13"/>
    <w:rsid w:val="00BF4FE7"/>
    <w:rsid w:val="00C01CE0"/>
    <w:rsid w:val="00C01F7B"/>
    <w:rsid w:val="00C02707"/>
    <w:rsid w:val="00C07C51"/>
    <w:rsid w:val="00C15089"/>
    <w:rsid w:val="00C16ED6"/>
    <w:rsid w:val="00C23EB4"/>
    <w:rsid w:val="00C30472"/>
    <w:rsid w:val="00C30919"/>
    <w:rsid w:val="00C36AEB"/>
    <w:rsid w:val="00C36D46"/>
    <w:rsid w:val="00C36F6C"/>
    <w:rsid w:val="00C412DD"/>
    <w:rsid w:val="00C4573E"/>
    <w:rsid w:val="00C616E3"/>
    <w:rsid w:val="00C624C7"/>
    <w:rsid w:val="00C629D7"/>
    <w:rsid w:val="00C77B2D"/>
    <w:rsid w:val="00C820CC"/>
    <w:rsid w:val="00C831F7"/>
    <w:rsid w:val="00C862A6"/>
    <w:rsid w:val="00C863AB"/>
    <w:rsid w:val="00C87C74"/>
    <w:rsid w:val="00C9500C"/>
    <w:rsid w:val="00C9596F"/>
    <w:rsid w:val="00CA12DF"/>
    <w:rsid w:val="00CA5B40"/>
    <w:rsid w:val="00CB1118"/>
    <w:rsid w:val="00CB535A"/>
    <w:rsid w:val="00CB59DF"/>
    <w:rsid w:val="00CC088B"/>
    <w:rsid w:val="00CC217A"/>
    <w:rsid w:val="00CC2AD9"/>
    <w:rsid w:val="00CC57EB"/>
    <w:rsid w:val="00CD2C36"/>
    <w:rsid w:val="00CD655F"/>
    <w:rsid w:val="00CE165A"/>
    <w:rsid w:val="00CE31C8"/>
    <w:rsid w:val="00CE45A8"/>
    <w:rsid w:val="00CE7095"/>
    <w:rsid w:val="00CF1CBF"/>
    <w:rsid w:val="00CF4A81"/>
    <w:rsid w:val="00CF5591"/>
    <w:rsid w:val="00D01D2D"/>
    <w:rsid w:val="00D031BD"/>
    <w:rsid w:val="00D1141D"/>
    <w:rsid w:val="00D13A35"/>
    <w:rsid w:val="00D159B7"/>
    <w:rsid w:val="00D21E9D"/>
    <w:rsid w:val="00D24D3F"/>
    <w:rsid w:val="00D2772F"/>
    <w:rsid w:val="00D306EF"/>
    <w:rsid w:val="00D417D9"/>
    <w:rsid w:val="00D4359C"/>
    <w:rsid w:val="00D479E9"/>
    <w:rsid w:val="00D5039A"/>
    <w:rsid w:val="00D523CA"/>
    <w:rsid w:val="00D52933"/>
    <w:rsid w:val="00D532F7"/>
    <w:rsid w:val="00D5643A"/>
    <w:rsid w:val="00D600B9"/>
    <w:rsid w:val="00D67459"/>
    <w:rsid w:val="00D7681C"/>
    <w:rsid w:val="00D83399"/>
    <w:rsid w:val="00D96BF1"/>
    <w:rsid w:val="00D96C5C"/>
    <w:rsid w:val="00DA04F7"/>
    <w:rsid w:val="00DA18E2"/>
    <w:rsid w:val="00DA469F"/>
    <w:rsid w:val="00DA564A"/>
    <w:rsid w:val="00DB4E8A"/>
    <w:rsid w:val="00DC14A8"/>
    <w:rsid w:val="00DC3DB4"/>
    <w:rsid w:val="00DC4D13"/>
    <w:rsid w:val="00DE20EE"/>
    <w:rsid w:val="00DE5202"/>
    <w:rsid w:val="00DE5707"/>
    <w:rsid w:val="00DE5E82"/>
    <w:rsid w:val="00DF00CC"/>
    <w:rsid w:val="00DF453D"/>
    <w:rsid w:val="00DF5A31"/>
    <w:rsid w:val="00E047B8"/>
    <w:rsid w:val="00E0566F"/>
    <w:rsid w:val="00E119DF"/>
    <w:rsid w:val="00E24C68"/>
    <w:rsid w:val="00E269A5"/>
    <w:rsid w:val="00E27A2F"/>
    <w:rsid w:val="00E30208"/>
    <w:rsid w:val="00E325A3"/>
    <w:rsid w:val="00E32B07"/>
    <w:rsid w:val="00E33FC6"/>
    <w:rsid w:val="00E3432D"/>
    <w:rsid w:val="00E40DFC"/>
    <w:rsid w:val="00E40EF6"/>
    <w:rsid w:val="00E52708"/>
    <w:rsid w:val="00E578A4"/>
    <w:rsid w:val="00E60F18"/>
    <w:rsid w:val="00E6161A"/>
    <w:rsid w:val="00E64D2C"/>
    <w:rsid w:val="00E656D6"/>
    <w:rsid w:val="00E6574C"/>
    <w:rsid w:val="00E7235E"/>
    <w:rsid w:val="00E77791"/>
    <w:rsid w:val="00E77DA6"/>
    <w:rsid w:val="00E86B8F"/>
    <w:rsid w:val="00E905E6"/>
    <w:rsid w:val="00E90A73"/>
    <w:rsid w:val="00E9128C"/>
    <w:rsid w:val="00E91ACA"/>
    <w:rsid w:val="00EA2962"/>
    <w:rsid w:val="00EA38B9"/>
    <w:rsid w:val="00EA4A5C"/>
    <w:rsid w:val="00EA767F"/>
    <w:rsid w:val="00EB05F0"/>
    <w:rsid w:val="00EB7995"/>
    <w:rsid w:val="00EC580B"/>
    <w:rsid w:val="00EC6413"/>
    <w:rsid w:val="00EC6494"/>
    <w:rsid w:val="00EC7338"/>
    <w:rsid w:val="00ED4CE5"/>
    <w:rsid w:val="00ED7ED6"/>
    <w:rsid w:val="00EF047B"/>
    <w:rsid w:val="00EF173E"/>
    <w:rsid w:val="00EF5BE7"/>
    <w:rsid w:val="00EF7C15"/>
    <w:rsid w:val="00F024BD"/>
    <w:rsid w:val="00F06728"/>
    <w:rsid w:val="00F14C0A"/>
    <w:rsid w:val="00F153FE"/>
    <w:rsid w:val="00F164DF"/>
    <w:rsid w:val="00F20697"/>
    <w:rsid w:val="00F2532F"/>
    <w:rsid w:val="00F27274"/>
    <w:rsid w:val="00F40034"/>
    <w:rsid w:val="00F40756"/>
    <w:rsid w:val="00F413C1"/>
    <w:rsid w:val="00F42A83"/>
    <w:rsid w:val="00F468D2"/>
    <w:rsid w:val="00F55683"/>
    <w:rsid w:val="00F56B65"/>
    <w:rsid w:val="00F60272"/>
    <w:rsid w:val="00F61900"/>
    <w:rsid w:val="00F6520D"/>
    <w:rsid w:val="00F704F2"/>
    <w:rsid w:val="00F71070"/>
    <w:rsid w:val="00F73903"/>
    <w:rsid w:val="00F83632"/>
    <w:rsid w:val="00F8672F"/>
    <w:rsid w:val="00F86D87"/>
    <w:rsid w:val="00F904C6"/>
    <w:rsid w:val="00F9054E"/>
    <w:rsid w:val="00F92CE5"/>
    <w:rsid w:val="00F93761"/>
    <w:rsid w:val="00FA0ACD"/>
    <w:rsid w:val="00FA2AC9"/>
    <w:rsid w:val="00FA4A2F"/>
    <w:rsid w:val="00FB1A73"/>
    <w:rsid w:val="00FB5B7E"/>
    <w:rsid w:val="00FC6E20"/>
    <w:rsid w:val="00FD18AC"/>
    <w:rsid w:val="00FD19F2"/>
    <w:rsid w:val="00FD3977"/>
    <w:rsid w:val="00FE41E9"/>
    <w:rsid w:val="00FF41AE"/>
    <w:rsid w:val="00FF48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2CDEDF"/>
  <w14:defaultImageDpi w14:val="32767"/>
  <w15:docId w15:val="{D207BED4-942F-A94B-99F4-B56175093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D5FFD"/>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51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466D5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FFD"/>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C87C7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87C74"/>
    <w:rPr>
      <w:color w:val="0000FF"/>
      <w:u w:val="single"/>
    </w:rPr>
  </w:style>
  <w:style w:type="paragraph" w:styleId="ListParagraph">
    <w:name w:val="List Paragraph"/>
    <w:basedOn w:val="Normal"/>
    <w:uiPriority w:val="34"/>
    <w:qFormat/>
    <w:rsid w:val="00A507B2"/>
    <w:pPr>
      <w:ind w:left="720"/>
      <w:contextualSpacing/>
    </w:pPr>
  </w:style>
  <w:style w:type="character" w:customStyle="1" w:styleId="Heading4Char">
    <w:name w:val="Heading 4 Char"/>
    <w:basedOn w:val="DefaultParagraphFont"/>
    <w:link w:val="Heading4"/>
    <w:uiPriority w:val="9"/>
    <w:semiHidden/>
    <w:rsid w:val="00466D5E"/>
    <w:rPr>
      <w:rFonts w:asciiTheme="majorHAnsi" w:eastAsiaTheme="majorEastAsia" w:hAnsiTheme="majorHAnsi" w:cstheme="majorBidi"/>
      <w:i/>
      <w:iCs/>
      <w:color w:val="2F5496" w:themeColor="accent1" w:themeShade="BF"/>
    </w:rPr>
  </w:style>
  <w:style w:type="character" w:customStyle="1" w:styleId="shvl-byline">
    <w:name w:val="shvl-byline"/>
    <w:basedOn w:val="DefaultParagraphFont"/>
    <w:rsid w:val="00466D5E"/>
  </w:style>
  <w:style w:type="paragraph" w:styleId="Subtitle">
    <w:name w:val="Subtitle"/>
    <w:basedOn w:val="Normal"/>
    <w:link w:val="SubtitleChar"/>
    <w:qFormat/>
    <w:rsid w:val="00466D5E"/>
    <w:pPr>
      <w:jc w:val="center"/>
    </w:pPr>
    <w:rPr>
      <w:rFonts w:ascii="Times New Roman" w:eastAsia="Times" w:hAnsi="Times New Roman" w:cs="Times New Roman"/>
      <w:b/>
      <w:sz w:val="28"/>
      <w:szCs w:val="20"/>
    </w:rPr>
  </w:style>
  <w:style w:type="character" w:customStyle="1" w:styleId="SubtitleChar">
    <w:name w:val="Subtitle Char"/>
    <w:basedOn w:val="DefaultParagraphFont"/>
    <w:link w:val="Subtitle"/>
    <w:rsid w:val="00466D5E"/>
    <w:rPr>
      <w:rFonts w:ascii="Times New Roman" w:eastAsia="Times" w:hAnsi="Times New Roman" w:cs="Times New Roman"/>
      <w:b/>
      <w:sz w:val="28"/>
      <w:szCs w:val="20"/>
    </w:rPr>
  </w:style>
  <w:style w:type="paragraph" w:customStyle="1" w:styleId="EndNoteBibliographyTitle">
    <w:name w:val="EndNote Bibliography Title"/>
    <w:basedOn w:val="Normal"/>
    <w:link w:val="EndNoteBibliographyTitleChar"/>
    <w:rsid w:val="00466D5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66D5E"/>
    <w:rPr>
      <w:rFonts w:ascii="Calibri" w:hAnsi="Calibri" w:cs="Calibri"/>
    </w:rPr>
  </w:style>
  <w:style w:type="paragraph" w:customStyle="1" w:styleId="EndNoteBibliography">
    <w:name w:val="EndNote Bibliography"/>
    <w:basedOn w:val="Normal"/>
    <w:link w:val="EndNoteBibliographyChar"/>
    <w:rsid w:val="00466D5E"/>
    <w:rPr>
      <w:rFonts w:ascii="Calibri" w:hAnsi="Calibri" w:cs="Calibri"/>
    </w:rPr>
  </w:style>
  <w:style w:type="character" w:customStyle="1" w:styleId="EndNoteBibliographyChar">
    <w:name w:val="EndNote Bibliography Char"/>
    <w:basedOn w:val="DefaultParagraphFont"/>
    <w:link w:val="EndNoteBibliography"/>
    <w:rsid w:val="00466D5E"/>
    <w:rPr>
      <w:rFonts w:ascii="Calibri" w:hAnsi="Calibri" w:cs="Calibri"/>
    </w:rPr>
  </w:style>
  <w:style w:type="character" w:customStyle="1" w:styleId="UnresolvedMention1">
    <w:name w:val="Unresolved Mention1"/>
    <w:basedOn w:val="DefaultParagraphFont"/>
    <w:uiPriority w:val="99"/>
    <w:rsid w:val="00D01D2D"/>
    <w:rPr>
      <w:color w:val="808080"/>
      <w:shd w:val="clear" w:color="auto" w:fill="E6E6E6"/>
    </w:rPr>
  </w:style>
  <w:style w:type="character" w:customStyle="1" w:styleId="Normal1">
    <w:name w:val="Normal1"/>
    <w:rsid w:val="00FC6E20"/>
    <w:rPr>
      <w:rFonts w:ascii="Garamond" w:hAnsi="Garamond"/>
      <w:spacing w:val="6"/>
      <w:sz w:val="22"/>
      <w:szCs w:val="22"/>
    </w:rPr>
  </w:style>
  <w:style w:type="character" w:styleId="FollowedHyperlink">
    <w:name w:val="FollowedHyperlink"/>
    <w:basedOn w:val="DefaultParagraphFont"/>
    <w:uiPriority w:val="99"/>
    <w:semiHidden/>
    <w:unhideWhenUsed/>
    <w:rsid w:val="00251932"/>
    <w:rPr>
      <w:color w:val="954F72" w:themeColor="followedHyperlink"/>
      <w:u w:val="single"/>
    </w:rPr>
  </w:style>
  <w:style w:type="character" w:customStyle="1" w:styleId="Heading2Char">
    <w:name w:val="Heading 2 Char"/>
    <w:basedOn w:val="DefaultParagraphFont"/>
    <w:link w:val="Heading2"/>
    <w:uiPriority w:val="9"/>
    <w:rsid w:val="006F513E"/>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6F513E"/>
    <w:rPr>
      <w:b/>
      <w:bCs/>
    </w:rPr>
  </w:style>
  <w:style w:type="character" w:customStyle="1" w:styleId="UnresolvedMention2">
    <w:name w:val="Unresolved Mention2"/>
    <w:basedOn w:val="DefaultParagraphFont"/>
    <w:uiPriority w:val="99"/>
    <w:rsid w:val="00AC2E6E"/>
    <w:rPr>
      <w:color w:val="605E5C"/>
      <w:shd w:val="clear" w:color="auto" w:fill="E1DFDD"/>
    </w:rPr>
  </w:style>
  <w:style w:type="paragraph" w:customStyle="1" w:styleId="Default">
    <w:name w:val="Default"/>
    <w:rsid w:val="000D648D"/>
    <w:pPr>
      <w:autoSpaceDE w:val="0"/>
      <w:autoSpaceDN w:val="0"/>
      <w:adjustRightInd w:val="0"/>
    </w:pPr>
    <w:rPr>
      <w:rFonts w:ascii="Georgia" w:hAnsi="Georgia" w:cs="Georgia"/>
      <w:color w:val="000000"/>
    </w:rPr>
  </w:style>
  <w:style w:type="character" w:customStyle="1" w:styleId="username">
    <w:name w:val="username"/>
    <w:basedOn w:val="DefaultParagraphFont"/>
    <w:rsid w:val="003C6D07"/>
  </w:style>
  <w:style w:type="paragraph" w:styleId="Header">
    <w:name w:val="header"/>
    <w:basedOn w:val="Normal"/>
    <w:link w:val="HeaderChar"/>
    <w:uiPriority w:val="99"/>
    <w:unhideWhenUsed/>
    <w:rsid w:val="005F6D77"/>
    <w:pPr>
      <w:tabs>
        <w:tab w:val="center" w:pos="4680"/>
        <w:tab w:val="right" w:pos="9360"/>
      </w:tabs>
    </w:pPr>
  </w:style>
  <w:style w:type="character" w:customStyle="1" w:styleId="HeaderChar">
    <w:name w:val="Header Char"/>
    <w:basedOn w:val="DefaultParagraphFont"/>
    <w:link w:val="Header"/>
    <w:uiPriority w:val="99"/>
    <w:rsid w:val="005F6D77"/>
  </w:style>
  <w:style w:type="paragraph" w:styleId="Footer">
    <w:name w:val="footer"/>
    <w:basedOn w:val="Normal"/>
    <w:link w:val="FooterChar"/>
    <w:uiPriority w:val="99"/>
    <w:unhideWhenUsed/>
    <w:rsid w:val="005F6D77"/>
    <w:pPr>
      <w:tabs>
        <w:tab w:val="center" w:pos="4680"/>
        <w:tab w:val="right" w:pos="9360"/>
      </w:tabs>
    </w:pPr>
  </w:style>
  <w:style w:type="character" w:customStyle="1" w:styleId="FooterChar">
    <w:name w:val="Footer Char"/>
    <w:basedOn w:val="DefaultParagraphFont"/>
    <w:link w:val="Footer"/>
    <w:uiPriority w:val="99"/>
    <w:rsid w:val="005F6D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12469">
      <w:bodyDiv w:val="1"/>
      <w:marLeft w:val="0"/>
      <w:marRight w:val="0"/>
      <w:marTop w:val="0"/>
      <w:marBottom w:val="0"/>
      <w:divBdr>
        <w:top w:val="none" w:sz="0" w:space="0" w:color="auto"/>
        <w:left w:val="none" w:sz="0" w:space="0" w:color="auto"/>
        <w:bottom w:val="none" w:sz="0" w:space="0" w:color="auto"/>
        <w:right w:val="none" w:sz="0" w:space="0" w:color="auto"/>
      </w:divBdr>
    </w:div>
    <w:div w:id="92554361">
      <w:bodyDiv w:val="1"/>
      <w:marLeft w:val="0"/>
      <w:marRight w:val="0"/>
      <w:marTop w:val="0"/>
      <w:marBottom w:val="0"/>
      <w:divBdr>
        <w:top w:val="none" w:sz="0" w:space="0" w:color="auto"/>
        <w:left w:val="none" w:sz="0" w:space="0" w:color="auto"/>
        <w:bottom w:val="none" w:sz="0" w:space="0" w:color="auto"/>
        <w:right w:val="none" w:sz="0" w:space="0" w:color="auto"/>
      </w:divBdr>
      <w:divsChild>
        <w:div w:id="1230456233">
          <w:marLeft w:val="0"/>
          <w:marRight w:val="0"/>
          <w:marTop w:val="0"/>
          <w:marBottom w:val="0"/>
          <w:divBdr>
            <w:top w:val="none" w:sz="0" w:space="0" w:color="auto"/>
            <w:left w:val="none" w:sz="0" w:space="0" w:color="auto"/>
            <w:bottom w:val="none" w:sz="0" w:space="0" w:color="auto"/>
            <w:right w:val="none" w:sz="0" w:space="0" w:color="auto"/>
          </w:divBdr>
          <w:divsChild>
            <w:div w:id="14182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3994">
      <w:bodyDiv w:val="1"/>
      <w:marLeft w:val="0"/>
      <w:marRight w:val="0"/>
      <w:marTop w:val="0"/>
      <w:marBottom w:val="0"/>
      <w:divBdr>
        <w:top w:val="none" w:sz="0" w:space="0" w:color="auto"/>
        <w:left w:val="none" w:sz="0" w:space="0" w:color="auto"/>
        <w:bottom w:val="none" w:sz="0" w:space="0" w:color="auto"/>
        <w:right w:val="none" w:sz="0" w:space="0" w:color="auto"/>
      </w:divBdr>
    </w:div>
    <w:div w:id="536429107">
      <w:bodyDiv w:val="1"/>
      <w:marLeft w:val="0"/>
      <w:marRight w:val="0"/>
      <w:marTop w:val="0"/>
      <w:marBottom w:val="0"/>
      <w:divBdr>
        <w:top w:val="none" w:sz="0" w:space="0" w:color="auto"/>
        <w:left w:val="none" w:sz="0" w:space="0" w:color="auto"/>
        <w:bottom w:val="none" w:sz="0" w:space="0" w:color="auto"/>
        <w:right w:val="none" w:sz="0" w:space="0" w:color="auto"/>
      </w:divBdr>
    </w:div>
    <w:div w:id="635717435">
      <w:bodyDiv w:val="1"/>
      <w:marLeft w:val="0"/>
      <w:marRight w:val="0"/>
      <w:marTop w:val="0"/>
      <w:marBottom w:val="0"/>
      <w:divBdr>
        <w:top w:val="none" w:sz="0" w:space="0" w:color="auto"/>
        <w:left w:val="none" w:sz="0" w:space="0" w:color="auto"/>
        <w:bottom w:val="none" w:sz="0" w:space="0" w:color="auto"/>
        <w:right w:val="none" w:sz="0" w:space="0" w:color="auto"/>
      </w:divBdr>
    </w:div>
    <w:div w:id="664743118">
      <w:bodyDiv w:val="1"/>
      <w:marLeft w:val="0"/>
      <w:marRight w:val="0"/>
      <w:marTop w:val="0"/>
      <w:marBottom w:val="0"/>
      <w:divBdr>
        <w:top w:val="none" w:sz="0" w:space="0" w:color="auto"/>
        <w:left w:val="none" w:sz="0" w:space="0" w:color="auto"/>
        <w:bottom w:val="none" w:sz="0" w:space="0" w:color="auto"/>
        <w:right w:val="none" w:sz="0" w:space="0" w:color="auto"/>
      </w:divBdr>
    </w:div>
    <w:div w:id="916208442">
      <w:bodyDiv w:val="1"/>
      <w:marLeft w:val="0"/>
      <w:marRight w:val="0"/>
      <w:marTop w:val="0"/>
      <w:marBottom w:val="0"/>
      <w:divBdr>
        <w:top w:val="none" w:sz="0" w:space="0" w:color="auto"/>
        <w:left w:val="none" w:sz="0" w:space="0" w:color="auto"/>
        <w:bottom w:val="none" w:sz="0" w:space="0" w:color="auto"/>
        <w:right w:val="none" w:sz="0" w:space="0" w:color="auto"/>
      </w:divBdr>
      <w:divsChild>
        <w:div w:id="274412105">
          <w:marLeft w:val="0"/>
          <w:marRight w:val="0"/>
          <w:marTop w:val="0"/>
          <w:marBottom w:val="0"/>
          <w:divBdr>
            <w:top w:val="none" w:sz="0" w:space="0" w:color="auto"/>
            <w:left w:val="none" w:sz="0" w:space="0" w:color="auto"/>
            <w:bottom w:val="none" w:sz="0" w:space="0" w:color="auto"/>
            <w:right w:val="none" w:sz="0" w:space="0" w:color="auto"/>
          </w:divBdr>
        </w:div>
      </w:divsChild>
    </w:div>
    <w:div w:id="1205370181">
      <w:bodyDiv w:val="1"/>
      <w:marLeft w:val="0"/>
      <w:marRight w:val="0"/>
      <w:marTop w:val="0"/>
      <w:marBottom w:val="0"/>
      <w:divBdr>
        <w:top w:val="none" w:sz="0" w:space="0" w:color="auto"/>
        <w:left w:val="none" w:sz="0" w:space="0" w:color="auto"/>
        <w:bottom w:val="none" w:sz="0" w:space="0" w:color="auto"/>
        <w:right w:val="none" w:sz="0" w:space="0" w:color="auto"/>
      </w:divBdr>
    </w:div>
    <w:div w:id="1352756175">
      <w:bodyDiv w:val="1"/>
      <w:marLeft w:val="0"/>
      <w:marRight w:val="0"/>
      <w:marTop w:val="0"/>
      <w:marBottom w:val="0"/>
      <w:divBdr>
        <w:top w:val="none" w:sz="0" w:space="0" w:color="auto"/>
        <w:left w:val="none" w:sz="0" w:space="0" w:color="auto"/>
        <w:bottom w:val="none" w:sz="0" w:space="0" w:color="auto"/>
        <w:right w:val="none" w:sz="0" w:space="0" w:color="auto"/>
      </w:divBdr>
    </w:div>
    <w:div w:id="1408111236">
      <w:bodyDiv w:val="1"/>
      <w:marLeft w:val="0"/>
      <w:marRight w:val="0"/>
      <w:marTop w:val="0"/>
      <w:marBottom w:val="0"/>
      <w:divBdr>
        <w:top w:val="none" w:sz="0" w:space="0" w:color="auto"/>
        <w:left w:val="none" w:sz="0" w:space="0" w:color="auto"/>
        <w:bottom w:val="none" w:sz="0" w:space="0" w:color="auto"/>
        <w:right w:val="none" w:sz="0" w:space="0" w:color="auto"/>
      </w:divBdr>
    </w:div>
    <w:div w:id="1633244067">
      <w:bodyDiv w:val="1"/>
      <w:marLeft w:val="0"/>
      <w:marRight w:val="0"/>
      <w:marTop w:val="0"/>
      <w:marBottom w:val="0"/>
      <w:divBdr>
        <w:top w:val="none" w:sz="0" w:space="0" w:color="auto"/>
        <w:left w:val="none" w:sz="0" w:space="0" w:color="auto"/>
        <w:bottom w:val="none" w:sz="0" w:space="0" w:color="auto"/>
        <w:right w:val="none" w:sz="0" w:space="0" w:color="auto"/>
      </w:divBdr>
    </w:div>
    <w:div w:id="1738279081">
      <w:bodyDiv w:val="1"/>
      <w:marLeft w:val="0"/>
      <w:marRight w:val="0"/>
      <w:marTop w:val="0"/>
      <w:marBottom w:val="0"/>
      <w:divBdr>
        <w:top w:val="none" w:sz="0" w:space="0" w:color="auto"/>
        <w:left w:val="none" w:sz="0" w:space="0" w:color="auto"/>
        <w:bottom w:val="none" w:sz="0" w:space="0" w:color="auto"/>
        <w:right w:val="none" w:sz="0" w:space="0" w:color="auto"/>
      </w:divBdr>
    </w:div>
    <w:div w:id="212849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witter.com/Prof_NataliaM" TargetMode="External"/><Relationship Id="rId13" Type="http://schemas.openxmlformats.org/officeDocument/2006/relationships/hyperlink" Target="https://students.ucsd.edu/student-life/involvement/communication-leadership/onebuttonstudio/reserve.html"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nmolina@ucsd.edu" TargetMode="External"/><Relationship Id="rId12" Type="http://schemas.openxmlformats.org/officeDocument/2006/relationships/hyperlink" Target="http://libraries.ucsd.edu/sage/stats?asset=846" TargetMode="External"/><Relationship Id="rId17" Type="http://schemas.openxmlformats.org/officeDocument/2006/relationships/hyperlink" Target="http://www.indiancanyon.org/ACTof1850.html"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ophd.ucsd.edu/"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cademicintegrity.ucsd.ed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ophd.ucsd.edu/reportbiasform.asp" TargetMode="External"/><Relationship Id="rId23" Type="http://schemas.openxmlformats.org/officeDocument/2006/relationships/footer" Target="footer3.xml"/><Relationship Id="rId10" Type="http://schemas.openxmlformats.org/officeDocument/2006/relationships/hyperlink" Target="http://www.apastyle.org/"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ucsd.edu/about/principles.html" TargetMode="External"/><Relationship Id="rId14" Type="http://schemas.openxmlformats.org/officeDocument/2006/relationships/hyperlink" Target="http://osd.ucsd.edu" TargetMode="Externa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2841</Words>
  <Characters>1619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Molina</dc:creator>
  <cp:keywords/>
  <dc:description/>
  <cp:lastModifiedBy>Natalia Molina</cp:lastModifiedBy>
  <cp:revision>4</cp:revision>
  <cp:lastPrinted>2018-07-02T16:21:00Z</cp:lastPrinted>
  <dcterms:created xsi:type="dcterms:W3CDTF">2018-07-02T16:21:00Z</dcterms:created>
  <dcterms:modified xsi:type="dcterms:W3CDTF">2018-07-06T18:57:00Z</dcterms:modified>
</cp:coreProperties>
</file>